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Bahar Baradaran </w:t>
      </w:r>
      <w:r>
        <w:rPr>
          <w:b/>
          <w:vertAlign w:val="superscript"/>
        </w:rPr>
        <w:t>2</w:t>
      </w:r>
      <w:r>
        <w:rPr>
          <w:b/>
        </w:rPr>
        <w:t>, Shahab Nikkhoo</w:t>
      </w:r>
      <w:r>
        <w:rPr>
          <w:b/>
          <w:vertAlign w:val="superscript"/>
        </w:rPr>
        <w:t>,3</w:t>
      </w:r>
      <w:r>
        <w:rPr>
          <w:b/>
        </w:rPr>
        <w:t>, Pegah Soleiman</w:t>
      </w:r>
      <w:r>
        <w:rPr>
          <w:b/>
          <w:vertAlign w:val="superscript"/>
        </w:rPr>
        <w:t>4</w:t>
      </w:r>
      <w:r>
        <w:rPr>
          <w:b/>
        </w:rPr>
        <w:t xml:space="preserve">, and Hadi Moradi </w:t>
      </w:r>
      <w:r>
        <w:rPr>
          <w:b/>
          <w:vertAlign w:val="superscript"/>
        </w:rPr>
        <w:t>4,*</w:t>
      </w:r>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Lastname, F.; Lastname, F.; Lastnam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Academic Editor: Firstname Lastname</w:t>
            </w:r>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6438B94F" w:rsidR="009130F8" w:rsidRDefault="003D0726">
      <w:pPr>
        <w:pBdr>
          <w:top w:val="nil"/>
          <w:left w:val="nil"/>
          <w:bottom w:val="nil"/>
          <w:right w:val="nil"/>
          <w:between w:val="nil"/>
        </w:pBdr>
        <w:spacing w:before="240" w:line="240" w:lineRule="auto"/>
        <w:ind w:left="2608"/>
        <w:rPr>
          <w:b/>
          <w:sz w:val="18"/>
          <w:szCs w:val="18"/>
        </w:rPr>
      </w:pPr>
      <w:r>
        <w:rPr>
          <w:b/>
          <w:sz w:val="18"/>
          <w:szCs w:val="18"/>
        </w:rPr>
        <w:t xml:space="preserve">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 xml:space="preserve">arly ASD screening based on behaviors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7E4528B9"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CA1E83">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CA1E83">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CA1E83">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CA1E83">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333FFE7F" w:rsidR="009130F8" w:rsidRDefault="003D0726">
      <w:pPr>
        <w:pBdr>
          <w:top w:val="nil"/>
          <w:left w:val="nil"/>
          <w:bottom w:val="nil"/>
          <w:right w:val="nil"/>
          <w:between w:val="nil"/>
        </w:pBdr>
        <w:spacing w:line="228" w:lineRule="auto"/>
        <w:ind w:left="2608" w:firstLine="425"/>
      </w:pPr>
      <w:r>
        <w:t>Many technology-based methods originated from the CHAT family</w:t>
      </w:r>
      <w:r w:rsidR="006B2CCE">
        <w:fldChar w:fldCharType="begin"/>
      </w:r>
      <w:r w:rsidR="00CA1E83">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fldChar w:fldCharType="separate"/>
      </w:r>
      <w:r w:rsidR="00CA1E83">
        <w:rPr>
          <w:noProof/>
        </w:rPr>
        <w:t>[3]</w:t>
      </w:r>
      <w:r w:rsidR="006B2CCE">
        <w:fldChar w:fldCharType="end"/>
      </w:r>
      <w:r>
        <w:t xml:space="preserve"> questionnaires, in paper-based format, mobile apps, or web applications</w:t>
      </w:r>
      <w:r w:rsidR="006B2CCE">
        <w:fldChar w:fldCharType="begin"/>
      </w:r>
      <w:r w:rsidR="00CA1E83">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CA1E83">
        <w:rPr>
          <w:noProof/>
        </w:rPr>
        <w:t>[4]</w:t>
      </w:r>
      <w:r w:rsidR="006B2CCE">
        <w:fldChar w:fldCharType="end"/>
      </w:r>
      <w:r>
        <w:t>. These methods employ machine learning algorithms to improve the screening accuracy</w:t>
      </w:r>
      <w:r w:rsidR="006B2CCE">
        <w:fldChar w:fldCharType="begin"/>
      </w:r>
      <w:r w:rsidR="00CA1E83">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CA1E83">
        <w:rPr>
          <w:noProof/>
        </w:rPr>
        <w:t>[5]</w:t>
      </w:r>
      <w:r w:rsidR="006B2CCE">
        <w:fldChar w:fldCharType="end"/>
      </w:r>
      <w:r>
        <w:t xml:space="preserve">. Although these methods are proved </w:t>
      </w:r>
      <w:r w:rsidR="00301AB4" w:rsidRPr="00301AB4">
        <w:t>credible</w:t>
      </w:r>
      <w:r>
        <w:t>, they rel</w:t>
      </w:r>
      <w:r w:rsidR="00301AB4">
        <w:t>ied</w:t>
      </w:r>
      <w:r>
        <w:t xml:space="preserve"> on licensed clinicians and observers, making them </w:t>
      </w:r>
      <w:r w:rsidR="00301AB4">
        <w:t>a tedious</w:t>
      </w:r>
      <w:r>
        <w:t xml:space="preserve"> and exhausting</w:t>
      </w:r>
      <w:r w:rsidR="00301AB4">
        <w:t xml:space="preserve"> task</w:t>
      </w:r>
      <w:r w:rsidR="006B2CCE">
        <w:fldChar w:fldCharType="begin"/>
      </w:r>
      <w:r w:rsidR="00CA1E83">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CA1E83">
        <w:rPr>
          <w:noProof/>
        </w:rPr>
        <w:t>[3, 6]</w:t>
      </w:r>
      <w:r w:rsidR="006B2CCE">
        <w:fldChar w:fldCharType="end"/>
      </w:r>
      <w:r>
        <w:t>. To overcome the shortcomings of the questionnaire-based systems, many researchers have focused on biological markers of ASD</w:t>
      </w:r>
      <w:r w:rsidR="006B2CCE">
        <w:fldChar w:fldCharType="begin"/>
      </w:r>
      <w:r w:rsidR="00CA1E83">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CA1E83">
        <w:rPr>
          <w:noProof/>
        </w:rPr>
        <w:t>[7]</w:t>
      </w:r>
      <w:r w:rsidR="006B2CCE">
        <w:fldChar w:fldCharType="end"/>
      </w:r>
      <w:r>
        <w:t xml:space="preserve"> using brain imaging techniques like fMRI</w:t>
      </w:r>
      <w:r w:rsidR="006B2CCE">
        <w:fldChar w:fldCharType="begin"/>
      </w:r>
      <w:r w:rsidR="00CA1E83">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CA1E83">
        <w:rPr>
          <w:noProof/>
        </w:rPr>
        <w:t>[8]</w:t>
      </w:r>
      <w:r w:rsidR="006B2CCE">
        <w:fldChar w:fldCharType="end"/>
      </w:r>
      <w:r>
        <w:t xml:space="preserve"> or EEG </w:t>
      </w:r>
      <w:r w:rsidR="006B2CCE">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CA1E83">
        <w:rPr>
          <w:noProof/>
        </w:rPr>
        <w:t>[9]</w:t>
      </w:r>
      <w:r w:rsidR="006B2CCE">
        <w:fldChar w:fldCharType="end"/>
      </w:r>
      <w:r>
        <w:t xml:space="preserve">. </w:t>
      </w:r>
    </w:p>
    <w:p w14:paraId="7C852380" w14:textId="763CEE92" w:rsidR="009130F8" w:rsidRDefault="00C33736">
      <w:pPr>
        <w:pBdr>
          <w:top w:val="nil"/>
          <w:left w:val="nil"/>
          <w:bottom w:val="nil"/>
          <w:right w:val="nil"/>
          <w:between w:val="nil"/>
        </w:pBdr>
        <w:spacing w:line="228" w:lineRule="auto"/>
        <w:ind w:left="2608" w:firstLine="425"/>
      </w:pPr>
      <w:r>
        <w:t xml:space="preserve">Amid all evidence which confirm the effectiveness of </w:t>
      </w:r>
      <w:r w:rsidR="000B57AE">
        <w:t xml:space="preserve">the </w:t>
      </w:r>
      <w:r>
        <w:t>mentioned approaches, the required equipment makes them less accessible. Additionally, putting a child in an fMRI or putting on an EEG cap may cause many discomforts limiting the usage of these procedures. On the other hand, wearable devices like smart glasses or sensors</w:t>
      </w:r>
      <w:r w:rsidR="005837BA">
        <w:t xml:space="preserve">, which are </w:t>
      </w:r>
      <w:r w:rsidR="005837BA">
        <w:lastRenderedPageBreak/>
        <w:t>a more convenient option,</w:t>
      </w:r>
      <w:r>
        <w:t xml:space="preserve"> are</w:t>
      </w:r>
      <w:r w:rsidR="005837BA">
        <w:t xml:space="preserve"> also</w:t>
      </w:r>
      <w:r>
        <w:t xml:space="preserve"> used for ASD screening</w: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 </w:instrText>
      </w:r>
      <w:r w:rsidR="00CA1E83">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DATA </w:instrText>
      </w:r>
      <w:r w:rsidR="00CA1E83">
        <w:fldChar w:fldCharType="end"/>
      </w:r>
      <w:r w:rsidR="006B2CCE">
        <w:fldChar w:fldCharType="separate"/>
      </w:r>
      <w:r w:rsidR="00CA1E83">
        <w:rPr>
          <w:noProof/>
        </w:rPr>
        <w:t>[10, 11]</w:t>
      </w:r>
      <w:r w:rsidR="006B2CCE">
        <w:fldChar w:fldCharType="end"/>
      </w:r>
      <w:r>
        <w:t xml:space="preserve">. Despite the lower cost of these systems compared to fMRI and EEG, they still need to be conducted at dedicated centers. </w:t>
      </w:r>
      <w:r w:rsidR="005837BA">
        <w:t>Addressing the drawbacks of the mentioned systems, multitude of studies focused on i</w:t>
      </w:r>
      <w:r>
        <w:t>ntelligent observation of behaviors</w:t>
      </w:r>
      <w:r w:rsidR="005837BA">
        <w:t xml:space="preserve"> to overcome the challenges of biometric and wearable methods</w:t>
      </w:r>
      <w:r>
        <w:t xml:space="preserve">. For instance, Moghaddas et al. developed a vision-based method </w:t>
      </w:r>
      <w:r w:rsidR="005837BA">
        <w:t xml:space="preserve">for </w:t>
      </w:r>
      <w:r>
        <w:t>ASD</w:t>
      </w:r>
      <w:r w:rsidR="005837BA">
        <w:t xml:space="preserve"> screening</w:t>
      </w:r>
      <w:r>
        <w:t xml:space="preserve"> based on the interaction between children with ASD and a parrot-like robot</w:t>
      </w:r>
      <w:r w:rsidR="002D1E32">
        <w:fldChar w:fldCharType="begin"/>
      </w:r>
      <w:r w:rsidR="00CA1E83">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fldChar w:fldCharType="separate"/>
      </w:r>
      <w:r w:rsidR="00CA1E83">
        <w:rPr>
          <w:noProof/>
        </w:rPr>
        <w:t>[12]</w:t>
      </w:r>
      <w:r w:rsidR="002D1E32">
        <w:fldChar w:fldCharType="end"/>
      </w:r>
      <w:r>
        <w:t xml:space="preserve">. Although this approach reduces mentioned difficulties in wearable methods, it still depends on dedicated centers to conduct the screening. </w:t>
      </w:r>
    </w:p>
    <w:p w14:paraId="1AAFDDEA" w14:textId="7C7C233B"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t>
      </w:r>
      <w:r w:rsidR="00E64C3D">
        <w:t xml:space="preserve">rotation of the </w:t>
      </w:r>
      <w:r>
        <w:t>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ins w:id="0" w:author="Lily Mo" w:date="2023-01-29T11:29:00Z">
        <w:r w:rsidR="008C5462">
          <w:t xml:space="preserve"> </w:t>
        </w:r>
        <w:bookmarkStart w:id="1" w:name="_Hlk125884266"/>
        <w:r w:rsidR="008C5462">
          <w:t xml:space="preserve">These modalities can be </w:t>
        </w:r>
      </w:ins>
      <w:ins w:id="2" w:author="Lily Mo" w:date="2023-01-29T11:30:00Z">
        <w:r w:rsidR="008C5462">
          <w:t>incorporated into other screening methods to increase the accuracy of such screening methods.</w:t>
        </w:r>
      </w:ins>
      <w:bookmarkEnd w:id="1"/>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14A61D8B" w14:textId="0D04FEC1" w:rsidR="00CA1E83" w:rsidRPr="00CA1E83" w:rsidRDefault="00CA1E83" w:rsidP="00CA1E83">
      <w:pPr>
        <w:pBdr>
          <w:top w:val="nil"/>
          <w:left w:val="nil"/>
          <w:bottom w:val="nil"/>
          <w:right w:val="nil"/>
          <w:between w:val="nil"/>
        </w:pBdr>
        <w:spacing w:before="240" w:after="60" w:line="228" w:lineRule="auto"/>
        <w:ind w:left="2608"/>
        <w:rPr>
          <w:ins w:id="3" w:author="bijan mehralizadeh" w:date="2023-02-03T16:50:00Z"/>
          <w:color w:val="auto"/>
        </w:rPr>
      </w:pPr>
      <w:ins w:id="4" w:author="bijan mehralizadeh" w:date="2023-02-03T16:50:00Z">
        <w:r w:rsidRPr="00CA1E83">
          <w:rPr>
            <w:color w:val="auto"/>
          </w:rPr>
          <w:t>There have been several studies focused on using technology for ASD screening. Although the credibility of these methods is still a matter of speculation, there are several studies analyzing the effectiveness of these methods. Considering Sanchez-Garcia et al. work as a baseline for more traditional ASD screening methods, their meta-analysis examined the diagnostic accuracy of screening tools for autism spectrum disorder (ASD) in toddlers. The authors reviewed several studies and used the Bayesian model to estimate the overall accuracy of ASD screening tools was moderate, their pooled sensitivity was 0.72, and the specificity was 0.98, which showed consistent statistically significant results to screen autism at 14–36 months</w:t>
        </w:r>
      </w:ins>
      <w:r>
        <w:rPr>
          <w:color w:val="auto"/>
        </w:rPr>
        <w:fldChar w:fldCharType="begin"/>
      </w:r>
      <w:r>
        <w:rPr>
          <w:color w:val="auto"/>
        </w:rPr>
        <w:instrText xml:space="preserve"> ADDIN EN.CITE &lt;EndNote&gt;&lt;Cite&gt;&lt;Author&gt;Sanchez-Garcia&lt;/Author&gt;&lt;Year&gt;2019&lt;/Year&gt;&lt;RecNum&gt;28&lt;/RecNum&gt;&lt;DisplayText&gt;[14]&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Pr>
          <w:color w:val="auto"/>
        </w:rPr>
        <w:fldChar w:fldCharType="separate"/>
      </w:r>
      <w:r>
        <w:rPr>
          <w:noProof/>
          <w:color w:val="auto"/>
        </w:rPr>
        <w:t>[14]</w:t>
      </w:r>
      <w:r>
        <w:rPr>
          <w:color w:val="auto"/>
        </w:rPr>
        <w:fldChar w:fldCharType="end"/>
      </w:r>
      <w:ins w:id="5" w:author="bijan mehralizadeh" w:date="2023-02-03T16:50:00Z">
        <w:r w:rsidRPr="00CA1E83">
          <w:rPr>
            <w:color w:val="auto"/>
          </w:rPr>
          <w:t>. They concluded that although the accuracy of ASD screening tools is not perfect, they can be used to identify toddlers at risk for ASD and should be considered as part of a comprehensive assessment process.</w:t>
        </w:r>
      </w:ins>
    </w:p>
    <w:p w14:paraId="75C90081" w14:textId="46DD4AC5" w:rsidR="00CA1E83" w:rsidRDefault="00CA1E83" w:rsidP="00CA1E83">
      <w:pPr>
        <w:pBdr>
          <w:top w:val="nil"/>
          <w:left w:val="nil"/>
          <w:bottom w:val="nil"/>
          <w:right w:val="nil"/>
          <w:between w:val="nil"/>
        </w:pBdr>
        <w:spacing w:before="240" w:after="60" w:line="228" w:lineRule="auto"/>
        <w:ind w:left="2608"/>
        <w:rPr>
          <w:ins w:id="6" w:author="bijan mehralizadeh" w:date="2023-02-03T16:50:00Z"/>
          <w:color w:val="auto"/>
        </w:rPr>
      </w:pPr>
      <w:ins w:id="7" w:author="bijan mehralizadeh" w:date="2023-02-03T16:50:00Z">
        <w:r w:rsidRPr="00CA1E83">
          <w:rPr>
            <w:color w:val="auto"/>
          </w:rPr>
          <w:t>On the other hand, more intelligent approaches have been implemented for ASD screening; consequently, machine learning methods play a pivotal role in them. For instance, Kohli Kar et al. conducted a scoping review to examine the role of intelligent technologies in the early detection of ASD. The findings suggest intelligent technologies can be used to detect ASD at an early stage with high accuracy</w:t>
        </w:r>
      </w:ins>
      <w:r>
        <w:rPr>
          <w:color w:val="auto"/>
        </w:rPr>
        <w:fldChar w:fldCharType="begin"/>
      </w:r>
      <w:r>
        <w:rPr>
          <w:color w:val="auto"/>
        </w:rPr>
        <w:instrText xml:space="preserve"> ADDIN EN.CITE &lt;EndNote&gt;&lt;Cite&gt;&lt;Author&gt;Kohli&lt;/Author&gt;&lt;Year&gt;2022&lt;/Year&gt;&lt;RecNum&gt;34&lt;/RecNum&gt;&lt;DisplayText&gt;[15]&lt;/DisplayText&gt;&lt;record&gt;&lt;rec-number&gt;34&lt;/rec-number&gt;&lt;foreign-keys&gt;&lt;key app="EN" db-id="fz990ezwq0rxthezzx0vtsw4s55s2wasfsed" timestamp="1675430534"&gt;34&lt;/key&gt;&lt;/foreign-keys&gt;&lt;ref-type name="Journal Article"&gt;17&lt;/ref-type&gt;&lt;contributors&gt;&lt;authors&gt;&lt;author&gt;Kohli, Manu&lt;/author&gt;&lt;author&gt;Kar, Arpan Kumar&lt;/author&gt;&lt;author&gt;Sinha, Shuchi&lt;/author&gt;&lt;/authors&gt;&lt;/contributors&gt;&lt;titles&gt;&lt;title&gt;The role of intelligent technologies in early detection of autism spectrum disorder (asd): A scoping review&lt;/title&gt;&lt;secondary-title&gt;IEEE Access&lt;/secondary-title&gt;&lt;/titles&gt;&lt;periodical&gt;&lt;full-title&gt;IEEE Access&lt;/full-title&gt;&lt;/periodical&gt;&lt;dates&gt;&lt;year&gt;2022&lt;/year&gt;&lt;/dates&gt;&lt;isbn&gt;2169-3536&lt;/isbn&gt;&lt;urls&gt;&lt;/urls&gt;&lt;/record&gt;&lt;/Cite&gt;&lt;/EndNote&gt;</w:instrText>
      </w:r>
      <w:r>
        <w:rPr>
          <w:color w:val="auto"/>
        </w:rPr>
        <w:fldChar w:fldCharType="separate"/>
      </w:r>
      <w:r>
        <w:rPr>
          <w:noProof/>
          <w:color w:val="auto"/>
        </w:rPr>
        <w:t>[15]</w:t>
      </w:r>
      <w:r>
        <w:rPr>
          <w:color w:val="auto"/>
        </w:rPr>
        <w:fldChar w:fldCharType="end"/>
      </w:r>
      <w:ins w:id="8" w:author="bijan mehralizadeh" w:date="2023-02-03T16:50:00Z">
        <w:r w:rsidRPr="00CA1E83">
          <w:rPr>
            <w:color w:val="auto"/>
          </w:rPr>
          <w:t>. Additionally, studies like Belen, R. A. J. et al. examine behavioral data applications in ASD screening. Their systematic review investigated the use of computer vision in ASD and reviewed a total of 33 studies that used computer vision techniques to investigate. Results showed that computer vision techniques had been used to measure facial expressions, body language, and social interactions in ASD research. The authors concluded that computer vision has the potential to effectively analyze behavioral markers</w:t>
        </w:r>
      </w:ins>
      <w:r>
        <w:rPr>
          <w:color w:val="auto"/>
        </w:rPr>
        <w:fldChar w:fldCharType="begin"/>
      </w:r>
      <w:r>
        <w:rPr>
          <w:color w:val="auto"/>
        </w:rPr>
        <w:instrText xml:space="preserve"> ADDIN EN.CITE &lt;EndNote&gt;&lt;Cite&gt;&lt;Author&gt;de Belen&lt;/Author&gt;&lt;Year&gt;2020&lt;/Year&gt;&lt;RecNum&gt;35&lt;/RecNum&gt;&lt;DisplayText&gt;[16]&lt;/DisplayText&gt;&lt;record&gt;&lt;rec-number&gt;35&lt;/rec-number&gt;&lt;foreign-keys&gt;&lt;key app="EN" db-id="fz990ezwq0rxthezzx0vtsw4s55s2wasfsed" timestamp="1675430556"&gt;35&lt;/key&gt;&lt;/foreign-keys&gt;&lt;ref-type name="Journal Article"&gt;17&lt;/ref-type&gt;&lt;contributors&gt;&lt;authors&gt;&lt;author&gt;de Belen, Ryan Anthony J&lt;/author&gt;&lt;author&gt;Bednarz, Tomasz&lt;/author&gt;&lt;author&gt;Sowmya, Arcot&lt;/author&gt;&lt;author&gt;Del Favero, Dennis&lt;/author&gt;&lt;/authors&gt;&lt;/contributors&gt;&lt;titles&gt;&lt;title&gt;Computer vision in autism spectrum disorder research: a systematic review of published studies from 2009 to 2019&lt;/title&gt;&lt;secondary-title&gt;Translational psychiatry&lt;/secondary-title&gt;&lt;/titles&gt;&lt;periodical&gt;&lt;full-title&gt;Translational psychiatry&lt;/full-title&gt;&lt;/periodical&gt;&lt;pages&gt;333&lt;/pages&gt;&lt;volume&gt;10&lt;/volume&gt;&lt;number&gt;1&lt;/number&gt;&lt;dates&gt;&lt;year&gt;2020&lt;/year&gt;&lt;/dates&gt;&lt;isbn&gt;2158-3188&lt;/isbn&gt;&lt;urls&gt;&lt;/urls&gt;&lt;/record&gt;&lt;/Cite&gt;&lt;/EndNote&gt;</w:instrText>
      </w:r>
      <w:r>
        <w:rPr>
          <w:color w:val="auto"/>
        </w:rPr>
        <w:fldChar w:fldCharType="separate"/>
      </w:r>
      <w:r>
        <w:rPr>
          <w:noProof/>
          <w:color w:val="auto"/>
        </w:rPr>
        <w:t>[16]</w:t>
      </w:r>
      <w:r>
        <w:rPr>
          <w:color w:val="auto"/>
        </w:rPr>
        <w:fldChar w:fldCharType="end"/>
      </w:r>
      <w:ins w:id="9" w:author="bijan mehralizadeh" w:date="2023-02-03T16:50:00Z">
        <w:r w:rsidRPr="00CA1E83">
          <w:rPr>
            <w:color w:val="auto"/>
          </w:rPr>
          <w:t>. Acknowledging the reliability of using AI-based methods in ASD screening, Song, D. Y. et al. literature review examines the use of AI in ASD screening, and results indicate AI can improve accuracy and efficiency in the screening and diagnosis of ASD. They studied the application of AI technology with novel observational data in ASD screening and reported an average accuracy of 88%, average sensitivity of 86%, and an average specificity of 88%</w:t>
        </w:r>
      </w:ins>
      <w:r>
        <w:rPr>
          <w:color w:val="auto"/>
        </w:rPr>
        <w:fldChar w:fldCharType="begin"/>
      </w:r>
      <w:r>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Pr>
          <w:color w:val="auto"/>
        </w:rPr>
        <w:fldChar w:fldCharType="separate"/>
      </w:r>
      <w:r>
        <w:rPr>
          <w:noProof/>
          <w:color w:val="auto"/>
        </w:rPr>
        <w:t>[17]</w:t>
      </w:r>
      <w:r>
        <w:rPr>
          <w:color w:val="auto"/>
        </w:rPr>
        <w:fldChar w:fldCharType="end"/>
      </w:r>
      <w:ins w:id="10" w:author="bijan mehralizadeh" w:date="2023-02-03T16:50:00Z">
        <w:r w:rsidRPr="00CA1E83">
          <w:rPr>
            <w:color w:val="auto"/>
          </w:rPr>
          <w:t xml:space="preserve">.  </w:t>
        </w:r>
      </w:ins>
    </w:p>
    <w:p w14:paraId="3F39A672" w14:textId="79F86009" w:rsidR="009130F8" w:rsidRPr="00A81E34" w:rsidRDefault="003D0726" w:rsidP="000B57AE">
      <w:pPr>
        <w:pBdr>
          <w:top w:val="nil"/>
          <w:left w:val="nil"/>
          <w:bottom w:val="nil"/>
          <w:right w:val="nil"/>
          <w:between w:val="nil"/>
        </w:pBdr>
        <w:spacing w:before="240" w:after="60" w:line="228" w:lineRule="auto"/>
        <w:ind w:left="2608"/>
        <w:rPr>
          <w:color w:val="auto"/>
        </w:rPr>
      </w:pPr>
      <w:del w:id="11" w:author="bijan mehralizadeh" w:date="2023-02-03T16:50:00Z">
        <w:r w:rsidRPr="00A81E34" w:rsidDel="00CA1E83">
          <w:rPr>
            <w:color w:val="auto"/>
          </w:rPr>
          <w:delText>There have been several studies focused on using technology for ASD screening.</w:delText>
        </w:r>
        <w:r w:rsidR="0006553A" w:rsidRPr="00A81E34" w:rsidDel="00CA1E83">
          <w:rPr>
            <w:color w:val="auto"/>
          </w:rPr>
          <w:delText xml:space="preserve"> </w:delText>
        </w:r>
        <w:r w:rsidR="00E84129" w:rsidRPr="00A81E34" w:rsidDel="00CA1E83">
          <w:rPr>
            <w:color w:val="auto"/>
          </w:rPr>
          <w:delText>García Sanchez et al conduct</w:delText>
        </w:r>
        <w:r w:rsidR="00EF3669" w:rsidRPr="00A81E34" w:rsidDel="00CA1E83">
          <w:rPr>
            <w:color w:val="auto"/>
          </w:rPr>
          <w:delText>ed</w:delText>
        </w:r>
        <w:r w:rsidR="00E84129" w:rsidRPr="00A81E34" w:rsidDel="00CA1E83">
          <w:rPr>
            <w:color w:val="auto"/>
          </w:rPr>
          <w:delText xml:space="preserve"> a meta-analysis on diagnosing accuracy</w:delText>
        </w:r>
        <w:r w:rsidR="00EF3669" w:rsidRPr="00A81E34" w:rsidDel="00CA1E83">
          <w:rPr>
            <w:color w:val="auto"/>
          </w:rPr>
          <w:delText xml:space="preserve"> of technology-based</w:delText>
        </w:r>
      </w:del>
      <w:ins w:id="12" w:author="Lily Mo" w:date="2023-01-29T11:10:00Z">
        <w:del w:id="13" w:author="bijan mehralizadeh" w:date="2023-02-03T16:50:00Z">
          <w:r w:rsidR="00362E7E" w:rsidDel="00CA1E83">
            <w:rPr>
              <w:color w:val="auto"/>
            </w:rPr>
            <w:delText>differe</w:delText>
          </w:r>
        </w:del>
      </w:ins>
      <w:ins w:id="14" w:author="Lily Mo" w:date="2023-01-29T11:11:00Z">
        <w:del w:id="15" w:author="bijan mehralizadeh" w:date="2023-02-03T16:50:00Z">
          <w:r w:rsidR="00362E7E" w:rsidDel="00CA1E83">
            <w:rPr>
              <w:color w:val="auto"/>
            </w:rPr>
            <w:delText>nt questionnaire or observation based screening</w:delText>
          </w:r>
        </w:del>
      </w:ins>
      <w:ins w:id="16" w:author="Lily Mo" w:date="2023-01-29T11:13:00Z">
        <w:del w:id="17" w:author="bijan mehralizadeh" w:date="2023-02-03T16:50:00Z">
          <w:r w:rsidR="00362E7E" w:rsidDel="00CA1E83">
            <w:rPr>
              <w:color w:val="auto"/>
            </w:rPr>
            <w:delText xml:space="preserve"> </w:delText>
          </w:r>
        </w:del>
      </w:ins>
      <w:del w:id="18" w:author="bijan mehralizadeh" w:date="2023-02-03T16:50:00Z">
        <w:r w:rsidR="00EF3669" w:rsidRPr="00A81E34" w:rsidDel="00CA1E83">
          <w:rPr>
            <w:color w:val="auto"/>
          </w:rPr>
          <w:delText xml:space="preserve"> </w:delText>
        </w:r>
      </w:del>
      <w:ins w:id="19" w:author="Lily Mo" w:date="2023-01-29T11:11:00Z">
        <w:del w:id="20" w:author="bijan mehralizadeh" w:date="2023-02-03T16:50:00Z">
          <w:r w:rsidR="00362E7E" w:rsidDel="00CA1E83">
            <w:rPr>
              <w:color w:val="auto"/>
            </w:rPr>
            <w:delText>methods</w:delText>
          </w:r>
        </w:del>
      </w:ins>
      <w:del w:id="21" w:author="bijan mehralizadeh" w:date="2023-02-03T16:50:00Z">
        <w:r w:rsidR="00EF3669" w:rsidRPr="00A81E34" w:rsidDel="00CA1E83">
          <w:rPr>
            <w:color w:val="auto"/>
          </w:rPr>
          <w:delText xml:space="preserve">methods and showed them [14] </w:delText>
        </w:r>
        <w:r w:rsidR="00E84129" w:rsidRPr="00A81E34" w:rsidDel="00CA1E83">
          <w:rPr>
            <w:color w:val="auto"/>
          </w:rPr>
          <w:delText xml:space="preserve">to be reliable. According to García Sanchez et al study, </w:delText>
        </w:r>
        <w:r w:rsidR="00362E7E" w:rsidRPr="00A81E34" w:rsidDel="00CA1E83">
          <w:rPr>
            <w:color w:val="auto"/>
          </w:rPr>
          <w:delText>their</w:delText>
        </w:r>
        <w:r w:rsidR="00E84129" w:rsidRPr="00A81E34" w:rsidDel="00CA1E83">
          <w:rPr>
            <w:color w:val="auto"/>
          </w:rPr>
          <w:delText xml:space="preserve"> pooled </w:delText>
        </w:r>
        <w:r w:rsidR="00E84129" w:rsidRPr="00A81E34" w:rsidDel="00CA1E83">
          <w:rPr>
            <w:color w:val="auto"/>
          </w:rPr>
          <w:lastRenderedPageBreak/>
          <w:delText xml:space="preserve">sensitivity was 0.72, and the specificity was 0.98 which showed consistent statistically significant results </w:delText>
        </w:r>
        <w:r w:rsidR="00EF3669" w:rsidRPr="00A81E34" w:rsidDel="00CA1E83">
          <w:rPr>
            <w:color w:val="auto"/>
          </w:rPr>
          <w:delText>to screen</w:delText>
        </w:r>
        <w:r w:rsidR="00E84129" w:rsidRPr="00A81E34" w:rsidDel="00CA1E83">
          <w:rPr>
            <w:color w:val="auto"/>
          </w:rPr>
          <w:delText xml:space="preserve"> autism at 14–36 month</w:delText>
        </w:r>
        <w:r w:rsidR="00EF3669" w:rsidRPr="00A81E34" w:rsidDel="00CA1E83">
          <w:rPr>
            <w:color w:val="auto"/>
          </w:rPr>
          <w:delText>s</w:delText>
        </w:r>
        <w:r w:rsidR="0006553A" w:rsidRPr="00A81E34" w:rsidDel="00CA1E83">
          <w:rPr>
            <w:color w:val="auto"/>
          </w:rPr>
          <w:delText xml:space="preserve">. </w:delText>
        </w:r>
      </w:del>
      <w:ins w:id="22" w:author="Lily Mo" w:date="2023-01-29T11:14:00Z">
        <w:r w:rsidR="00362E7E">
          <w:rPr>
            <w:color w:val="auto"/>
          </w:rPr>
          <w:t xml:space="preserve">The main disadvantage of </w:t>
        </w:r>
      </w:ins>
      <w:ins w:id="23" w:author="bijan mehralizadeh" w:date="2023-02-03T18:59:00Z">
        <w:r w:rsidR="00F61F05">
          <w:rPr>
            <w:color w:val="auto"/>
          </w:rPr>
          <w:t>traditional</w:t>
        </w:r>
      </w:ins>
      <w:ins w:id="24" w:author="Lily Mo" w:date="2023-01-29T11:14:00Z">
        <w:del w:id="25" w:author="bijan mehralizadeh" w:date="2023-02-03T18:58:00Z">
          <w:r w:rsidR="00362E7E" w:rsidDel="00F61F05">
            <w:rPr>
              <w:color w:val="auto"/>
            </w:rPr>
            <w:delText>these types of</w:delText>
          </w:r>
        </w:del>
        <w:del w:id="26" w:author="bijan mehralizadeh" w:date="2023-02-03T18:59:00Z">
          <w:r w:rsidR="00362E7E" w:rsidDel="00F61F05">
            <w:rPr>
              <w:color w:val="auto"/>
            </w:rPr>
            <w:delText xml:space="preserve"> </w:delText>
          </w:r>
        </w:del>
        <w:r w:rsidR="00362E7E">
          <w:rPr>
            <w:color w:val="auto"/>
          </w:rPr>
          <w:t xml:space="preserve">screening/diagnosis tools is in their need for experts to run them. Furthermore, the questionnaire-based or observation-based methods rely on the </w:t>
        </w:r>
      </w:ins>
      <w:ins w:id="27" w:author="Lily Mo" w:date="2023-01-29T11:15:00Z">
        <w:r w:rsidR="00362E7E">
          <w:rPr>
            <w:color w:val="auto"/>
          </w:rPr>
          <w:t xml:space="preserve">person handling them. Thus, they suffer from inaccuracy and bias in answering questions or in observations. </w:t>
        </w:r>
      </w:ins>
      <w:ins w:id="28" w:author="bijan mehralizadeh" w:date="2023-02-03T19:00:00Z">
        <w:r w:rsidR="00F61F05">
          <w:rPr>
            <w:color w:val="auto"/>
          </w:rPr>
          <w:t xml:space="preserve">Addressing these challenges, </w:t>
        </w:r>
      </w:ins>
      <w:ins w:id="29" w:author="bijan mehralizadeh" w:date="2023-02-03T19:01:00Z">
        <w:r w:rsidR="00F61F05">
          <w:rPr>
            <w:color w:val="auto"/>
          </w:rPr>
          <w:t xml:space="preserve">several studies focused on developing methods </w:t>
        </w:r>
      </w:ins>
      <w:ins w:id="30" w:author="bijan mehralizadeh" w:date="2023-02-03T19:02:00Z">
        <w:r w:rsidR="00F61F05">
          <w:rPr>
            <w:color w:val="auto"/>
          </w:rPr>
          <w:t>to observe ASD symptoms automatically using biomarkers or behavioral markers.</w:t>
        </w:r>
      </w:ins>
      <w:ins w:id="31" w:author="bijan mehralizadeh" w:date="2023-02-03T19:01:00Z">
        <w:r w:rsidR="00F61F05">
          <w:rPr>
            <w:color w:val="auto"/>
          </w:rPr>
          <w:t xml:space="preserve"> </w:t>
        </w:r>
      </w:ins>
      <w:del w:id="32" w:author="Lily Mo" w:date="2023-01-29T11:13:00Z">
        <w:r w:rsidR="0006553A" w:rsidRPr="00F61F05" w:rsidDel="00362E7E">
          <w:rPr>
            <w:strike/>
            <w:color w:val="auto"/>
            <w:rPrChange w:id="33" w:author="bijan mehralizadeh" w:date="2023-02-03T19:01:00Z">
              <w:rPr>
                <w:color w:val="auto"/>
              </w:rPr>
            </w:rPrChange>
          </w:rPr>
          <w:delText>Several of these methods trying to observe the ASD symptoms automatically using biomarkers or behavioral markers</w:delText>
        </w:r>
        <w:r w:rsidR="00CE567C" w:rsidRPr="00F61F05" w:rsidDel="00362E7E">
          <w:rPr>
            <w:strike/>
            <w:color w:val="auto"/>
            <w:rPrChange w:id="34" w:author="bijan mehralizadeh" w:date="2023-02-03T19:01:00Z">
              <w:rPr>
                <w:color w:val="auto"/>
              </w:rPr>
            </w:rPrChange>
          </w:rPr>
          <w:delText>.</w:delText>
        </w:r>
      </w:del>
    </w:p>
    <w:p w14:paraId="21B32CEC" w14:textId="46624065" w:rsidR="009130F8" w:rsidRDefault="003D0726" w:rsidP="000B57AE">
      <w:pPr>
        <w:pBdr>
          <w:top w:val="nil"/>
          <w:left w:val="nil"/>
          <w:bottom w:val="nil"/>
          <w:right w:val="nil"/>
          <w:between w:val="nil"/>
        </w:pBdr>
        <w:spacing w:before="240" w:after="60" w:line="228" w:lineRule="auto"/>
        <w:ind w:left="2608"/>
      </w:pPr>
      <w:r w:rsidRPr="004B323A">
        <w:rPr>
          <w:highlight w:val="yellow"/>
          <w:rPrChange w:id="35" w:author="Lily Mo" w:date="2023-01-29T11:25:00Z">
            <w:rPr/>
          </w:rPrChange>
        </w:rPr>
        <w:t>For example, William</w:t>
      </w:r>
      <w:r>
        <w:t xml:space="preserve"> J. Bosl et al. focused on early screening of ASD by a data-driven method based on </w:t>
      </w:r>
      <w:r w:rsidR="00CE567C">
        <w:t>an</w:t>
      </w:r>
      <w:r>
        <w:t xml:space="preserve"> EEG's data. They collected EEG measurements of 99 infants with an </w:t>
      </w:r>
      <w:proofErr w:type="gramStart"/>
      <w:r>
        <w:t>older sibling</w:t>
      </w:r>
      <w:r w:rsidR="00CE567C">
        <w:t>s</w:t>
      </w:r>
      <w:proofErr w:type="gramEnd"/>
      <w:r>
        <w:t xml:space="preserve"> that received an ASD diagnosis and 89 low-risk controls. They screen</w:t>
      </w:r>
      <w:r w:rsidR="00CE567C">
        <w:t>ed</w:t>
      </w:r>
      <w:r>
        <w:t xml:space="preserve"> ASD in children as early as three months of age with 95%. They suggest</w:t>
      </w:r>
      <w:r w:rsidR="00CE567C">
        <w:t>ed that</w:t>
      </w:r>
      <w:r>
        <w:t xml:space="preserve"> EEG signals might be a valuable biomarker for ASD screening</w:t>
      </w:r>
      <w:r w:rsidR="002D1E32">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2D1E32">
        <w:fldChar w:fldCharType="separate"/>
      </w:r>
      <w:r w:rsidR="00CA1E83">
        <w:rPr>
          <w:noProof/>
        </w:rPr>
        <w:t>[9]</w:t>
      </w:r>
      <w:r w:rsidR="002D1E32">
        <w:fldChar w:fldCharType="end"/>
      </w:r>
      <w:r>
        <w:t>. Also, MladenRakić et al. presented a method to improve ASD detection by combining structural and functional MRI data. They applied machine learning techniques on imaging data of 817 cases and successfully classified them with an accuracy of 85%</w:t>
      </w:r>
      <w:r w:rsidR="002D1E32">
        <w:fldChar w:fldCharType="begin"/>
      </w:r>
      <w:r w:rsidR="00CA1E83">
        <w:instrText xml:space="preserve"> ADDIN EN.CITE &lt;EndNote&gt;&lt;Cite&gt;&lt;Author&gt;Rakić&lt;/Author&gt;&lt;Year&gt;2020&lt;/Year&gt;&lt;RecNum&gt;14&lt;/RecNum&gt;&lt;DisplayText&gt;[18]&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002D1E32">
        <w:fldChar w:fldCharType="separate"/>
      </w:r>
      <w:r w:rsidR="00CA1E83">
        <w:rPr>
          <w:noProof/>
        </w:rPr>
        <w:t>[18]</w:t>
      </w:r>
      <w:r w:rsidR="002D1E32">
        <w:fldChar w:fldCharType="end"/>
      </w:r>
      <w:r>
        <w:t xml:space="preserve">. Integrating biomarkers with other modalities has also proved effective; Jiannan Kang et al. identified ASD in children from 3 to 6 </w:t>
      </w:r>
      <w:r w:rsidR="00CE567C">
        <w:t xml:space="preserve">years of age </w:t>
      </w:r>
      <w:r>
        <w:t>by inputting a combination of EEG and eye-tracking features collected with power spectrum analysis and areas of interest methods to an SVM classifier. They tested on a total number of 97 children and reached the maximum accuracy of 85%</w:t>
      </w:r>
      <w:r w:rsidR="002D1E32">
        <w:fldChar w:fldCharType="begin"/>
      </w:r>
      <w:r w:rsidR="00CA1E83">
        <w:instrText xml:space="preserve"> ADDIN EN.CITE &lt;EndNote&gt;&lt;Cite&gt;&lt;Author&gt;Kang&lt;/Author&gt;&lt;Year&gt;2020&lt;/Year&gt;&lt;RecNum&gt;15&lt;/RecNum&gt;&lt;DisplayText&gt;[19]&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002D1E32">
        <w:fldChar w:fldCharType="separate"/>
      </w:r>
      <w:r w:rsidR="00CA1E83">
        <w:rPr>
          <w:noProof/>
        </w:rPr>
        <w:t>[19]</w:t>
      </w:r>
      <w:r w:rsidR="002D1E32">
        <w:fldChar w:fldCharType="end"/>
      </w:r>
      <w:r>
        <w:t>.</w:t>
      </w:r>
    </w:p>
    <w:p w14:paraId="71CF147A" w14:textId="66B99BCD" w:rsidR="009130F8" w:rsidRPr="005B6C0B" w:rsidRDefault="003D0726" w:rsidP="00CE567C">
      <w:pPr>
        <w:pBdr>
          <w:top w:val="nil"/>
          <w:left w:val="nil"/>
          <w:bottom w:val="nil"/>
          <w:right w:val="nil"/>
          <w:between w:val="nil"/>
        </w:pBdr>
        <w:spacing w:before="240" w:after="60" w:line="228" w:lineRule="auto"/>
        <w:ind w:left="2608"/>
        <w:rPr>
          <w:color w:val="auto"/>
        </w:rPr>
      </w:pPr>
      <w:r>
        <w:t>Stereotypical Motor Movements (SMM) is</w:t>
      </w:r>
      <w:r w:rsidR="006D4441">
        <w:t xml:space="preserve"> also</w:t>
      </w:r>
      <w:r>
        <w:t xml:space="preserve"> one of the ASD symptoms that multiple methods have been developed to detect. Rad, N. M et al. proposed a Convolutional Neural Network that uses accelerometer sensor data worn </w:t>
      </w:r>
      <w:r w:rsidRPr="005B6C0B">
        <w:rPr>
          <w:color w:val="auto"/>
        </w:rPr>
        <w:t>on multiple body points to detect SMM. They applied feature learning and transfer learning approaches to improve their deep neural network performance</w:t>
      </w:r>
      <w:r w:rsidR="002D1E32" w:rsidRPr="005B6C0B">
        <w:rPr>
          <w:color w:val="auto"/>
        </w:rPr>
        <w:fldChar w:fldCharType="begin"/>
      </w:r>
      <w:r w:rsidR="00CA1E83">
        <w:rPr>
          <w:color w:val="auto"/>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002D1E32" w:rsidRPr="005B6C0B">
        <w:rPr>
          <w:color w:val="auto"/>
        </w:rPr>
        <w:fldChar w:fldCharType="separate"/>
      </w:r>
      <w:r w:rsidR="00CA1E83">
        <w:rPr>
          <w:noProof/>
          <w:color w:val="auto"/>
        </w:rPr>
        <w:t>[10]</w:t>
      </w:r>
      <w:r w:rsidR="002D1E32" w:rsidRPr="005B6C0B">
        <w:rPr>
          <w:color w:val="auto"/>
        </w:rPr>
        <w:fldChar w:fldCharType="end"/>
      </w:r>
      <w:r w:rsidRPr="005B6C0B">
        <w:rPr>
          <w:color w:val="auto"/>
        </w:rPr>
        <w:t>.</w:t>
      </w:r>
      <w:r w:rsidR="0043175A" w:rsidRPr="005B6C0B">
        <w:rPr>
          <w:color w:val="auto"/>
        </w:rPr>
        <w:t xml:space="preserve"> In addition, Antonio Coronato et al, developed a method in order to </w:t>
      </w:r>
      <w:r w:rsidR="006D4441" w:rsidRPr="005B6C0B">
        <w:rPr>
          <w:color w:val="auto"/>
        </w:rPr>
        <w:t>detect</w:t>
      </w:r>
      <w:r w:rsidR="0043175A" w:rsidRPr="005B6C0B">
        <w:rPr>
          <w:color w:val="auto"/>
        </w:rPr>
        <w:t xml:space="preserve"> stereotyped motion disorders by implementing artificial intelligen</w:t>
      </w:r>
      <w:r w:rsidR="00CE567C" w:rsidRPr="005B6C0B">
        <w:rPr>
          <w:color w:val="auto"/>
        </w:rPr>
        <w:t>t</w:t>
      </w:r>
      <w:r w:rsidR="0043175A" w:rsidRPr="005B6C0B">
        <w:rPr>
          <w:color w:val="auto"/>
        </w:rPr>
        <w:t xml:space="preserve"> approaches and collecting accelerometer data by a wearable sensor unit</w:t>
      </w:r>
      <w:r w:rsidR="0043175A" w:rsidRPr="005B6C0B">
        <w:rPr>
          <w:color w:val="auto"/>
        </w:rPr>
        <w:fldChar w:fldCharType="begin"/>
      </w:r>
      <w:r w:rsidR="00CA1E83">
        <w:rPr>
          <w:color w:val="auto"/>
        </w:rPr>
        <w:instrText xml:space="preserve"> ADDIN EN.CITE &lt;EndNote&gt;&lt;Cite&gt;&lt;Author&gt;Coronato&lt;/Author&gt;&lt;Year&gt;2012&lt;/Year&gt;&lt;RecNum&gt;29&lt;/RecNum&gt;&lt;DisplayText&gt;[20]&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0043175A" w:rsidRPr="005B6C0B">
        <w:rPr>
          <w:color w:val="auto"/>
        </w:rPr>
        <w:fldChar w:fldCharType="separate"/>
      </w:r>
      <w:r w:rsidR="00CA1E83">
        <w:rPr>
          <w:noProof/>
          <w:color w:val="auto"/>
        </w:rPr>
        <w:t>[20]</w:t>
      </w:r>
      <w:r w:rsidR="0043175A" w:rsidRPr="005B6C0B">
        <w:rPr>
          <w:color w:val="auto"/>
        </w:rPr>
        <w:fldChar w:fldCharType="end"/>
      </w:r>
    </w:p>
    <w:p w14:paraId="401EE9BE" w14:textId="50C6AC2D" w:rsidR="009130F8" w:rsidRDefault="003D0726" w:rsidP="00CE567C">
      <w:pPr>
        <w:pBdr>
          <w:top w:val="nil"/>
          <w:left w:val="nil"/>
          <w:bottom w:val="nil"/>
          <w:right w:val="nil"/>
          <w:between w:val="nil"/>
        </w:pBdr>
        <w:spacing w:before="240" w:after="60" w:line="228" w:lineRule="auto"/>
        <w:ind w:left="2608"/>
      </w:pPr>
      <w:r w:rsidRPr="005B6C0B">
        <w:rPr>
          <w:color w:val="auto"/>
        </w:rPr>
        <w:t xml:space="preserve">Detecting and analyzing gaze is </w:t>
      </w:r>
      <w:r w:rsidR="006D4441" w:rsidRPr="005B6C0B">
        <w:rPr>
          <w:color w:val="auto"/>
        </w:rPr>
        <w:t>another modality</w:t>
      </w:r>
      <w:r w:rsidRPr="005B6C0B">
        <w:rPr>
          <w:color w:val="auto"/>
        </w:rPr>
        <w:t xml:space="preserve"> in ASD screening;</w:t>
      </w:r>
      <w:r w:rsidR="006D4441" w:rsidRPr="005B6C0B">
        <w:rPr>
          <w:color w:val="auto"/>
        </w:rPr>
        <w:t xml:space="preserve"> For instance,</w:t>
      </w:r>
      <w:r w:rsidRPr="005B6C0B">
        <w:rPr>
          <w:color w:val="auto"/>
        </w:rPr>
        <w:t xml:space="preserve"> Anish Nag et al. compared the gaze data of 16 children with ASD</w:t>
      </w:r>
      <w:r>
        <w:t>, and 17 typically developed children</w:t>
      </w:r>
      <w:r w:rsidR="006D4441">
        <w:t xml:space="preserve"> that</w:t>
      </w:r>
      <w:r>
        <w:t xml:space="preserve"> were collected using google glass and gaze tracker. Although smart glasses perform promisingly, the</w:t>
      </w:r>
      <w:r w:rsidR="006D4441">
        <w:t>ir method</w:t>
      </w:r>
      <w:r>
        <w:t xml:space="preserve"> d</w:t>
      </w:r>
      <w:r w:rsidR="006D4441">
        <w:t>id</w:t>
      </w:r>
      <w:r>
        <w:t xml:space="preserve"> not outperform other automatic classifiers significantly</w:t>
      </w:r>
      <w:r w:rsidR="002D1E32">
        <w:fldChar w:fldCharType="begin"/>
      </w:r>
      <w:r w:rsidR="00CA1E83">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002D1E32">
        <w:fldChar w:fldCharType="separate"/>
      </w:r>
      <w:r w:rsidR="00CA1E83">
        <w:rPr>
          <w:noProof/>
        </w:rPr>
        <w:t>[11]</w:t>
      </w:r>
      <w:r w:rsidR="002D1E32">
        <w:fldChar w:fldCharType="end"/>
      </w:r>
      <w:r>
        <w:t>.</w:t>
      </w:r>
      <w:r w:rsidR="006D4441">
        <w:t xml:space="preserve"> </w:t>
      </w:r>
      <w:r w:rsidR="00CE567C">
        <w:t>On the other hand</w:t>
      </w:r>
      <w:r w:rsidR="006D4441">
        <w:t>,</w:t>
      </w:r>
      <w:r w:rsidR="00CE567C">
        <w:t xml:space="preserve"> although</w:t>
      </w:r>
      <w:r w:rsidR="006D4441">
        <w:t xml:space="preserve"> wearable devices performed promisingly</w:t>
      </w:r>
      <w:r>
        <w:t xml:space="preserve">, </w:t>
      </w:r>
      <w:r w:rsidR="00CE567C">
        <w:t xml:space="preserve">however, </w:t>
      </w:r>
      <w:r>
        <w:t>it is always challenging to persuade a young toddler to wear such devices, especially children with special needs</w:t>
      </w:r>
      <w:r w:rsidR="006D4441">
        <w:t>.</w:t>
      </w:r>
      <w:r>
        <w:t xml:space="preserve"> </w:t>
      </w:r>
      <w:r w:rsidR="006D4441">
        <w:t>B</w:t>
      </w:r>
      <w:r>
        <w:t>esides, wearing such devices is usually a major distraction that affects the procedure</w:t>
      </w:r>
      <w:r w:rsidR="006D4441">
        <w:t xml:space="preserve"> and consequently </w:t>
      </w:r>
      <w:r w:rsidR="00CE567C">
        <w:t>its</w:t>
      </w:r>
      <w:r w:rsidR="006D4441">
        <w:t xml:space="preserve"> accuracy</w:t>
      </w:r>
      <w:r>
        <w:t>.</w:t>
      </w:r>
    </w:p>
    <w:p w14:paraId="7CF9F131" w14:textId="1CC9F0C8" w:rsidR="009130F8" w:rsidRDefault="003D0726" w:rsidP="00CE567C">
      <w:pPr>
        <w:pBdr>
          <w:top w:val="nil"/>
          <w:left w:val="nil"/>
          <w:bottom w:val="nil"/>
          <w:right w:val="nil"/>
          <w:between w:val="nil"/>
        </w:pBdr>
        <w:spacing w:before="240" w:after="60" w:line="228" w:lineRule="auto"/>
        <w:ind w:left="2608"/>
      </w:pPr>
      <w:r>
        <w:t xml:space="preserve">   One of the major symptoms of ASD is repetitive and stereotypical behaviors that are considered an essential indication in ASD's diagnosing</w:t>
      </w:r>
      <w:r w:rsidR="002D1E32">
        <w:fldChar w:fldCharType="begin"/>
      </w:r>
      <w:r w:rsidR="00CA1E83">
        <w:instrText xml:space="preserve"> ADDIN EN.CITE &lt;EndNote&gt;&lt;Cite&gt;&lt;Author&gt;Baron-Cohen&lt;/Author&gt;&lt;Year&gt;2008&lt;/Year&gt;&lt;RecNum&gt;24&lt;/RecNum&gt;&lt;DisplayText&gt;[21]&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r w:rsidR="002D1E32">
        <w:fldChar w:fldCharType="separate"/>
      </w:r>
      <w:r w:rsidR="00CA1E83">
        <w:rPr>
          <w:noProof/>
        </w:rPr>
        <w:t>[21]</w:t>
      </w:r>
      <w:r w:rsidR="002D1E32">
        <w:fldChar w:fldCharType="end"/>
      </w:r>
      <w:r>
        <w:t>. In recent years, many technology-based screening systems have been developed</w:t>
      </w:r>
      <w:r w:rsidR="0054325D">
        <w:t xml:space="preserve"> with a focus </w:t>
      </w:r>
      <w:r w:rsidR="00CE567C">
        <w:t>on</w:t>
      </w:r>
      <w:r w:rsidR="0054325D">
        <w:t xml:space="preserve"> adopting</w:t>
      </w:r>
      <w:r>
        <w:t xml:space="preserve"> vision-based approaches</w:t>
      </w:r>
      <w:r w:rsidR="0054325D">
        <w:t xml:space="preserve"> for</w:t>
      </w:r>
      <w:r>
        <w:t xml:space="preserve"> behavioral analysis</w:t>
      </w:r>
      <w:r w:rsidR="0054325D">
        <w:t>. These methods</w:t>
      </w:r>
      <w:r>
        <w:t xml:space="preserve"> use machine vision to detect and recognize movements and motor function patterns</w:t>
      </w:r>
      <w:r w:rsidR="0054325D">
        <w:t xml:space="preserve"> in order to perform ASD screening</w:t>
      </w:r>
      <w:r>
        <w:t>.</w:t>
      </w:r>
      <w:r w:rsidR="0054325D">
        <w:t xml:space="preserve"> For instance,</w:t>
      </w:r>
      <w:r>
        <w:t xml:space="preserve"> R. Oberleitner et al.</w:t>
      </w:r>
      <w:r w:rsidR="002D1E32">
        <w:fldChar w:fldCharType="begin"/>
      </w:r>
      <w:r w:rsidR="00CA1E83">
        <w:instrText xml:space="preserve"> ADDIN EN.CITE &lt;EndNote&gt;&lt;Cite&gt;&lt;Author&gt;Oberleitner&lt;/Author&gt;&lt;Year&gt;2013&lt;/Year&gt;&lt;RecNum&gt;16&lt;/RecNum&gt;&lt;DisplayText&gt;[22]&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r w:rsidR="002D1E32">
        <w:fldChar w:fldCharType="separate"/>
      </w:r>
      <w:r w:rsidR="00CA1E83">
        <w:rPr>
          <w:noProof/>
        </w:rPr>
        <w:t>[22]</w:t>
      </w:r>
      <w:r w:rsidR="002D1E32">
        <w:fldChar w:fldCharType="end"/>
      </w:r>
      <w:r>
        <w:t xml:space="preserve"> developed a recognition system for detecting abnormal behaviors that can be used in screening, assessment, or rehabilitation.</w:t>
      </w:r>
      <w:r w:rsidR="0054325D">
        <w:t xml:space="preserve"> Additionally,</w:t>
      </w:r>
      <w:r>
        <w:t xml:space="preserve"> R</w:t>
      </w:r>
      <w:r w:rsidR="00CE567C">
        <w:t xml:space="preserve">. </w:t>
      </w:r>
      <w:r>
        <w:t>Taban et al.</w:t>
      </w:r>
      <w:r w:rsidR="002D1E32">
        <w:fldChar w:fldCharType="begin"/>
      </w:r>
      <w:r w:rsidR="00CA1E83">
        <w:instrText xml:space="preserve"> ADDIN EN.CITE &lt;EndNote&gt;&lt;Cite&gt;&lt;Author&gt;Taban&lt;/Author&gt;&lt;Year&gt;2017&lt;/Year&gt;&lt;RecNum&gt;17&lt;/RecNum&gt;&lt;DisplayText&gt;[23]&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23]</w:t>
      </w:r>
      <w:r w:rsidR="002D1E32">
        <w:fldChar w:fldCharType="end"/>
      </w:r>
      <w:r>
        <w:t xml:space="preserve"> </w:t>
      </w:r>
      <w:r w:rsidR="00CE567C">
        <w:t>proposed r</w:t>
      </w:r>
      <w:r>
        <w:t>record</w:t>
      </w:r>
      <w:r w:rsidR="00CE567C">
        <w:t>ing</w:t>
      </w:r>
      <w:r>
        <w:t xml:space="preserve"> walking patterns by Kinect and then analyz</w:t>
      </w:r>
      <w:r w:rsidR="00CE567C">
        <w:t>ing</w:t>
      </w:r>
      <w:r>
        <w:t xml:space="preserve"> them using central pattern generator parameters as their classifier features. They accurately distinguished between tip-toe walking and regular walking pattern.</w:t>
      </w:r>
      <w:r w:rsidR="0054325D">
        <w:t xml:space="preserve"> Another research is</w:t>
      </w:r>
      <w:r>
        <w:t xml:space="preserve"> Guillermo Sapiro et al.</w:t>
      </w:r>
      <w:r w:rsidR="002D1E32">
        <w:fldChar w:fldCharType="begin"/>
      </w:r>
      <w:r w:rsidR="00CA1E83">
        <w:instrText xml:space="preserve"> ADDIN EN.CITE &lt;EndNote&gt;&lt;Cite&gt;&lt;Author&gt;Sapiro&lt;/Author&gt;&lt;Year&gt;2019&lt;/Year&gt;&lt;RecNum&gt;18&lt;/RecNum&gt;&lt;DisplayText&gt;[24]&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002D1E32">
        <w:fldChar w:fldCharType="separate"/>
      </w:r>
      <w:r w:rsidR="00CA1E83">
        <w:rPr>
          <w:noProof/>
        </w:rPr>
        <w:t>[24]</w:t>
      </w:r>
      <w:r w:rsidR="002D1E32">
        <w:fldChar w:fldCharType="end"/>
      </w:r>
      <w:r w:rsidR="0054325D">
        <w:t xml:space="preserve"> that</w:t>
      </w:r>
      <w:r>
        <w:t xml:space="preserve"> developed a low-cost mobile app </w:t>
      </w:r>
      <w:r w:rsidR="0054325D">
        <w:t>which</w:t>
      </w:r>
      <w:r>
        <w:t xml:space="preserve"> </w:t>
      </w:r>
      <w:r w:rsidR="0054325D">
        <w:t>applied</w:t>
      </w:r>
      <w:r>
        <w:t xml:space="preserve"> machine learning and machine vision methods to detect movement patterns and assess eye tracking patterns.</w:t>
      </w:r>
    </w:p>
    <w:p w14:paraId="1BA6D678" w14:textId="320FBCC8" w:rsidR="009130F8" w:rsidRDefault="003D0726" w:rsidP="00D006CE">
      <w:pPr>
        <w:pBdr>
          <w:top w:val="nil"/>
          <w:left w:val="nil"/>
          <w:bottom w:val="nil"/>
          <w:right w:val="nil"/>
          <w:between w:val="nil"/>
        </w:pBdr>
        <w:spacing w:before="240" w:after="60" w:line="228" w:lineRule="auto"/>
        <w:ind w:left="2608"/>
      </w:pPr>
      <w:r>
        <w:lastRenderedPageBreak/>
        <w:t xml:space="preserve">Vision-based methods also used for studying </w:t>
      </w:r>
      <w:proofErr w:type="gramStart"/>
      <w:r>
        <w:t>subject</w:t>
      </w:r>
      <w:r w:rsidR="00CE567C">
        <w:t>s</w:t>
      </w:r>
      <w:proofErr w:type="gramEnd"/>
      <w:r>
        <w:t xml:space="preserve"> attention</w:t>
      </w:r>
      <w:r w:rsidR="00A40281">
        <w:t>. For example,</w:t>
      </w:r>
      <w:r>
        <w:t xml:space="preserve"> K</w:t>
      </w:r>
      <w:r w:rsidR="00D006CE">
        <w:t xml:space="preserve">. </w:t>
      </w:r>
      <w:r>
        <w:t>Campbell et al. developed an app that record and analyze the reaction of toddlers to video stimuli that designed to engage child</w:t>
      </w:r>
      <w:r w:rsidR="00F50843">
        <w:t>ren</w:t>
      </w:r>
      <w:r>
        <w:t>'s attention</w:t>
      </w:r>
      <w:r w:rsidR="00A40281">
        <w:t>.</w:t>
      </w:r>
      <w:r>
        <w:t xml:space="preserve"> </w:t>
      </w:r>
      <w:r w:rsidR="00A40281">
        <w:t>T</w:t>
      </w:r>
      <w:r>
        <w:t>heir algorithm classifies by automatically detecting and tracking multiple facial landmarks and analyzing their patterns</w:t>
      </w:r>
      <w:r w:rsidR="002D1E32">
        <w:fldChar w:fldCharType="begin"/>
      </w:r>
      <w:r w:rsidR="00CA1E83">
        <w:instrText xml:space="preserve"> ADDIN EN.CITE &lt;EndNote&gt;&lt;Cite&gt;&lt;Author&gt;Campbell&lt;/Author&gt;&lt;Year&gt;2019&lt;/Year&gt;&lt;RecNum&gt;19&lt;/RecNum&gt;&lt;DisplayText&gt;[25]&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002D1E32">
        <w:fldChar w:fldCharType="separate"/>
      </w:r>
      <w:r w:rsidR="00CA1E83">
        <w:rPr>
          <w:noProof/>
        </w:rPr>
        <w:t>[25]</w:t>
      </w:r>
      <w:r w:rsidR="002D1E32">
        <w:fldChar w:fldCharType="end"/>
      </w:r>
      <w:r>
        <w:t>.</w:t>
      </w:r>
    </w:p>
    <w:p w14:paraId="6A7E8232" w14:textId="2E33B312" w:rsidR="009130F8" w:rsidRDefault="003D0726" w:rsidP="00D006CE">
      <w:pPr>
        <w:pBdr>
          <w:top w:val="nil"/>
          <w:left w:val="nil"/>
          <w:bottom w:val="nil"/>
          <w:right w:val="nil"/>
          <w:between w:val="nil"/>
        </w:pBdr>
        <w:spacing w:before="240" w:after="60" w:line="228" w:lineRule="auto"/>
        <w:ind w:left="2608"/>
      </w:pPr>
      <w:r>
        <w:t>One of the best ways to study the behavior in children is through their play with toys and pet animals</w:t>
      </w:r>
      <w:r w:rsidR="00F50843">
        <w:t xml:space="preserve"> s</w:t>
      </w:r>
      <w:r>
        <w:t>ince children spend a considerable amount of time playing with toys</w:t>
      </w:r>
      <w:r w:rsidR="00F50843">
        <w:t xml:space="preserve">. During play, </w:t>
      </w:r>
      <w:r>
        <w:t>repetitive patterns could be recognized. Studying playing patterns does not have challenges like the discomfort feeling</w:t>
      </w:r>
      <w:r w:rsidR="00F50843">
        <w:t>s</w:t>
      </w:r>
      <w:r>
        <w:t xml:space="preserve"> of brain imaging or EEG methods, and unlike wearable devices, they do not affect child attention and are considerably more cost-effective than robots.</w:t>
      </w:r>
    </w:p>
    <w:p w14:paraId="1FF8CD4C" w14:textId="26E84810" w:rsidR="007E1DA7" w:rsidRPr="005B6C0B" w:rsidRDefault="005551A6" w:rsidP="007E1DA7">
      <w:pPr>
        <w:pBdr>
          <w:top w:val="nil"/>
          <w:left w:val="nil"/>
          <w:bottom w:val="nil"/>
          <w:right w:val="nil"/>
          <w:between w:val="nil"/>
        </w:pBdr>
        <w:spacing w:before="240" w:after="60" w:line="228" w:lineRule="auto"/>
        <w:ind w:left="2608"/>
        <w:rPr>
          <w:color w:val="auto"/>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Lanini M. and et al. combined accelerometer, gyroscope, and magnetometers data</w:t>
      </w:r>
      <w:r w:rsidR="002D1E32">
        <w:fldChar w:fldCharType="begin"/>
      </w:r>
      <w:r w:rsidR="00CA1E83">
        <w:instrText xml:space="preserve"> ADDIN EN.CITE &lt;EndNote&gt;&lt;Cite&gt;&lt;Author&gt;Lanini&lt;/Author&gt;&lt;Year&gt;2018&lt;/Year&gt;&lt;RecNum&gt;20&lt;/RecNum&gt;&lt;DisplayText&gt;[26]&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CA1E83">
        <w:rPr>
          <w:noProof/>
        </w:rPr>
        <w:t>[26]</w:t>
      </w:r>
      <w:r w:rsidR="002D1E32">
        <w:fldChar w:fldCharType="end"/>
      </w:r>
      <w:r>
        <w:t>. Also, Moradi et al. introduced a platform for autism screening based on acceleration data of a toy car that, in their first version, a Wiimote controller was used as a sensor hub. A Matlab program was developed to interact with the system to collect accelerometer data in x, y, and z axes to investigate distinctive playing patterns. They trained an SVM classifier with 85% accuracy</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w:t>
      </w:r>
      <w:r w:rsidR="00084493">
        <w:t xml:space="preserve"> </w:t>
      </w:r>
      <w:r w:rsidR="00084493" w:rsidRPr="005B6C0B">
        <w:rPr>
          <w:color w:val="auto"/>
        </w:rPr>
        <w:t>Also,</w:t>
      </w:r>
      <w:r w:rsidR="0043175A" w:rsidRPr="005B6C0B">
        <w:rPr>
          <w:color w:val="auto"/>
        </w:rPr>
        <w:t xml:space="preserve"> Laura Boccanfuso et al</w:t>
      </w:r>
      <w:r w:rsidR="00084493" w:rsidRPr="005B6C0B">
        <w:rPr>
          <w:color w:val="auto"/>
        </w:rPr>
        <w:t xml:space="preserve"> </w:t>
      </w:r>
      <w:r w:rsidRPr="005B6C0B">
        <w:rPr>
          <w:color w:val="auto"/>
        </w:rPr>
        <w:fldChar w:fldCharType="begin"/>
      </w:r>
      <w:r w:rsidR="00CA1E83">
        <w:rPr>
          <w:color w:val="auto"/>
        </w:rPr>
        <w:instrText xml:space="preserve"> ADDIN EN.CITE &lt;EndNote&gt;&lt;Cite&gt;&lt;Author&gt;Boccanfuso&lt;/Author&gt;&lt;Year&gt;2016&lt;/Year&gt;&lt;RecNum&gt;31&lt;/RecNum&gt;&lt;DisplayText&gt;[27]&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00CA1E83">
        <w:rPr>
          <w:noProof/>
          <w:color w:val="auto"/>
        </w:rPr>
        <w:t>[27]</w:t>
      </w:r>
      <w:r w:rsidRPr="005B6C0B">
        <w:rPr>
          <w:color w:val="auto"/>
        </w:rPr>
        <w:fldChar w:fldCharType="end"/>
      </w:r>
      <w:r w:rsidRPr="005B6C0B">
        <w:rPr>
          <w:color w:val="auto"/>
        </w:rPr>
        <w:t xml:space="preserve">, </w:t>
      </w:r>
      <w:r w:rsidR="00084493" w:rsidRPr="005B6C0B">
        <w:rPr>
          <w:color w:val="auto"/>
        </w:rPr>
        <w:t xml:space="preserve">used accelerometer data for ASD screening as part of their research. Although they focused on child-robot interaction, they analyzed accelerometer data as a modality to study the child responses regarding </w:t>
      </w:r>
      <w:r w:rsidRPr="005B6C0B">
        <w:rPr>
          <w:color w:val="auto"/>
        </w:rPr>
        <w:t xml:space="preserve">a </w:t>
      </w:r>
      <w:proofErr w:type="gramStart"/>
      <w:r w:rsidR="00084493" w:rsidRPr="005B6C0B">
        <w:rPr>
          <w:color w:val="auto"/>
        </w:rPr>
        <w:t>stimuli</w:t>
      </w:r>
      <w:proofErr w:type="gramEnd"/>
      <w:r w:rsidR="00084493" w:rsidRPr="005B6C0B">
        <w:rPr>
          <w:color w:val="auto"/>
        </w:rPr>
        <w:t>.</w:t>
      </w:r>
      <w:r w:rsidR="0054325D" w:rsidRPr="005B6C0B">
        <w:rPr>
          <w:color w:val="auto"/>
        </w:rPr>
        <w:t xml:space="preserve"> </w:t>
      </w:r>
      <w:r w:rsidR="00EF5715" w:rsidRPr="005B6C0B">
        <w:rPr>
          <w:color w:val="auto"/>
        </w:rPr>
        <w:t>Beibin Li et al</w:t>
      </w:r>
      <w:r w:rsidR="007E1DA7" w:rsidRPr="005B6C0B">
        <w:rPr>
          <w:color w:val="auto"/>
        </w:rPr>
        <w:t xml:space="preserve"> </w:t>
      </w:r>
      <w:r w:rsidR="007E1DA7" w:rsidRPr="005B6C0B">
        <w:rPr>
          <w:color w:val="auto"/>
        </w:rPr>
        <w:fldChar w:fldCharType="begin"/>
      </w:r>
      <w:r w:rsidR="00CA1E83">
        <w:rPr>
          <w:color w:val="auto"/>
        </w:rPr>
        <w:instrText xml:space="preserve"> ADDIN EN.CITE &lt;EndNote&gt;&lt;Cite&gt;&lt;Author&gt;Li&lt;/Author&gt;&lt;Year&gt;2016&lt;/Year&gt;&lt;RecNum&gt;32&lt;/RecNum&gt;&lt;DisplayText&gt;[28]&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sidRPr="005B6C0B">
        <w:rPr>
          <w:color w:val="auto"/>
        </w:rPr>
        <w:fldChar w:fldCharType="separate"/>
      </w:r>
      <w:r w:rsidR="00CA1E83">
        <w:rPr>
          <w:noProof/>
          <w:color w:val="auto"/>
        </w:rPr>
        <w:t>[28]</w:t>
      </w:r>
      <w:r w:rsidR="007E1DA7" w:rsidRPr="005B6C0B">
        <w:rPr>
          <w:color w:val="auto"/>
        </w:rPr>
        <w:fldChar w:fldCharType="end"/>
      </w:r>
      <w:r w:rsidR="00EF5715" w:rsidRPr="005B6C0B">
        <w:rPr>
          <w:color w:val="auto"/>
        </w:rPr>
        <w:t>, use</w:t>
      </w:r>
      <w:r w:rsidR="007E1DA7" w:rsidRPr="005B6C0B">
        <w:rPr>
          <w:color w:val="auto"/>
        </w:rPr>
        <w:t>d</w:t>
      </w:r>
      <w:r w:rsidR="00EF5715" w:rsidRPr="005B6C0B">
        <w:rPr>
          <w:color w:val="auto"/>
        </w:rPr>
        <w:t xml:space="preserve"> </w:t>
      </w:r>
      <w:r w:rsidR="00A40281" w:rsidRPr="005B6C0B">
        <w:rPr>
          <w:color w:val="auto"/>
        </w:rPr>
        <w:t>accelerometer</w:t>
      </w:r>
      <w:r w:rsidR="00EF5715" w:rsidRPr="005B6C0B">
        <w:rPr>
          <w:color w:val="auto"/>
        </w:rPr>
        <w:t xml:space="preserve"> and gyroscope sensor data in </w:t>
      </w:r>
      <w:r w:rsidR="007E1DA7" w:rsidRPr="005B6C0B">
        <w:rPr>
          <w:color w:val="auto"/>
        </w:rPr>
        <w:t xml:space="preserve">Sphero, a </w:t>
      </w:r>
      <w:r w:rsidR="00EF5715" w:rsidRPr="005B6C0B">
        <w:rPr>
          <w:color w:val="auto"/>
        </w:rPr>
        <w:t>commercially available robot</w:t>
      </w:r>
      <w:r w:rsidR="007E1DA7" w:rsidRPr="005B6C0B">
        <w:rPr>
          <w:color w:val="auto"/>
        </w:rPr>
        <w:t>,</w:t>
      </w:r>
      <w:r w:rsidR="00EF5715" w:rsidRPr="005B6C0B">
        <w:rPr>
          <w:color w:val="auto"/>
        </w:rPr>
        <w:t xml:space="preserve"> in order to classify behaviors in children with autism. They managed to differentiate kick, drop, hold, and no interaction parts of child-robot behavior with an accuracy of 48.82%.</w:t>
      </w:r>
      <w:r w:rsidR="00E62719" w:rsidRPr="005B6C0B">
        <w:rPr>
          <w:color w:val="auto"/>
        </w:rPr>
        <w:t xml:space="preserve"> </w:t>
      </w:r>
    </w:p>
    <w:p w14:paraId="66BB7A8E" w14:textId="39D41B1D" w:rsidR="00D448C2" w:rsidRDefault="007E1DA7" w:rsidP="007E1DA7">
      <w:pPr>
        <w:pBdr>
          <w:top w:val="nil"/>
          <w:left w:val="nil"/>
          <w:bottom w:val="nil"/>
          <w:right w:val="nil"/>
          <w:between w:val="nil"/>
        </w:pBdr>
        <w:spacing w:before="240" w:after="60" w:line="228" w:lineRule="auto"/>
        <w:ind w:left="2608"/>
        <w:rPr>
          <w:color w:val="FF0000"/>
        </w:rPr>
      </w:pPr>
      <w:bookmarkStart w:id="36" w:name="_Hlk125884046"/>
      <w:r w:rsidRPr="005B6C0B">
        <w:rPr>
          <w:color w:val="auto"/>
        </w:rPr>
        <w:t>It should be mentioned that other technology-based ASD screening, such as the</w:t>
      </w:r>
      <w:r w:rsidR="00E62719" w:rsidRPr="005B6C0B">
        <w:rPr>
          <w:color w:val="auto"/>
        </w:rPr>
        <w:t xml:space="preserve"> </w:t>
      </w:r>
      <w:r w:rsidR="00E62719">
        <w:rPr>
          <w:color w:val="auto"/>
        </w:rPr>
        <w:t>r</w:t>
      </w:r>
      <w:r w:rsidR="00E62719">
        <w:t>obot-based ASD studies</w:t>
      </w:r>
      <w:r>
        <w:t>,</w:t>
      </w:r>
      <w:r w:rsidR="00E62719">
        <w:t xml:space="preserve"> confirmed the value of robots in evaluating social interactions, their cost and dependency to skilled operators</w:t>
      </w:r>
      <w:r>
        <w:t xml:space="preserve"> are </w:t>
      </w:r>
      <w:r w:rsidR="00E62719">
        <w:t>major drawbacks</w:t>
      </w:r>
      <w:r>
        <w:t xml:space="preserve"> of these methods</w:t>
      </w:r>
      <w:r w:rsidR="00E62719">
        <w:t>.</w:t>
      </w:r>
    </w:p>
    <w:bookmarkEnd w:id="36"/>
    <w:p w14:paraId="7D9D1F2C" w14:textId="13BA2578" w:rsidR="009130F8" w:rsidRDefault="003D0726">
      <w:pPr>
        <w:pBdr>
          <w:top w:val="nil"/>
          <w:left w:val="nil"/>
          <w:bottom w:val="nil"/>
          <w:right w:val="nil"/>
          <w:between w:val="nil"/>
        </w:pBdr>
        <w:spacing w:before="240" w:after="60" w:line="228" w:lineRule="auto"/>
        <w:ind w:left="2608"/>
        <w:jc w:val="left"/>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both </w:t>
      </w:r>
      <w:r>
        <w:t>introducing new features</w:t>
      </w:r>
      <w:r w:rsidR="007E1DA7">
        <w:t xml:space="preserve"> (modality)</w:t>
      </w:r>
      <w:r>
        <w:t xml:space="preserve"> and </w:t>
      </w:r>
      <w:r w:rsidR="007E1DA7">
        <w:t xml:space="preserve">further </w:t>
      </w:r>
      <w:r>
        <w:t xml:space="preserve">optimizing the feature selection method </w:t>
      </w:r>
      <w:r w:rsidR="007E1DA7">
        <w:t>that</w:t>
      </w:r>
      <w:r>
        <w:t xml:space="preserve"> enables us to study the ASD symptoms with a multi modal approach</w:t>
      </w:r>
      <w:r w:rsidR="007E1DA7">
        <w:t>.</w:t>
      </w:r>
      <w:bookmarkStart w:id="37" w:name="_Hlk125884159"/>
      <w:ins w:id="38" w:author="Lily Mo" w:date="2023-01-29T11:27:00Z">
        <w:r w:rsidR="004B323A">
          <w:t xml:space="preserve"> Furthermore, it should be noted that our approach can be a complement to other screening methods to </w:t>
        </w:r>
      </w:ins>
      <w:ins w:id="39" w:author="Lily Mo" w:date="2023-01-29T11:28:00Z">
        <w:r w:rsidR="004B323A">
          <w:t xml:space="preserve">increase the accuracy of the results. </w:t>
        </w:r>
      </w:ins>
      <w:bookmarkEnd w:id="37"/>
    </w:p>
    <w:p w14:paraId="0FC1C623" w14:textId="77777777"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595ED9BA" w:rsidR="009130F8" w:rsidRDefault="003D0726">
      <w:pPr>
        <w:pBdr>
          <w:top w:val="nil"/>
          <w:left w:val="nil"/>
          <w:bottom w:val="nil"/>
          <w:right w:val="nil"/>
          <w:between w:val="nil"/>
        </w:pBdr>
        <w:spacing w:line="228" w:lineRule="auto"/>
        <w:ind w:left="2608" w:firstLine="425"/>
      </w:pPr>
      <w:r>
        <w:t>The intelligent toy car is designed to capture the signs of two major symptoms</w:t>
      </w:r>
      <w:r w:rsidR="00671CBE">
        <w:t>, obsessive attention to detail and repetitive behav</w:t>
      </w:r>
      <w:r w:rsidR="007E1DA7">
        <w:t>ior</w:t>
      </w:r>
      <w:r w:rsidR="00671CBE">
        <w:t>.</w:t>
      </w:r>
      <w:r>
        <w:t xml:space="preserve"> </w:t>
      </w:r>
      <w:r w:rsidR="00671CBE">
        <w:t>In order to collect playing pattern data using accelerometer sensor</w:t>
      </w:r>
      <w:r w:rsidR="007E1DA7">
        <w:t xml:space="preserve"> </w:t>
      </w:r>
      <w:r>
        <w:t>an inexpensive IoT board</w:t>
      </w:r>
      <w:r w:rsidR="0042398B">
        <w:t xml:space="preserve"> called</w:t>
      </w:r>
      <w:r>
        <w:t xml:space="preserve"> ESP8266 NodeMCU</w:t>
      </w:r>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w:t>
      </w:r>
      <w:proofErr w:type="gramStart"/>
      <w:r>
        <w:t>accelerometer</w:t>
      </w:r>
      <w:r w:rsidR="007E1DA7">
        <w:t>,</w:t>
      </w:r>
      <w:r>
        <w:t xml:space="preserve">  and</w:t>
      </w:r>
      <w:proofErr w:type="gramEnd"/>
      <w:r>
        <w:t xml:space="preserve"> two magnetic shaft encoders are installed</w:t>
      </w:r>
      <w:r w:rsidR="0042398B">
        <w:t xml:space="preserve"> inside the toy car.</w:t>
      </w:r>
      <w:r>
        <w:t xml:space="preserve"> </w:t>
      </w:r>
      <w:r w:rsidR="0042398B">
        <w:t>Each magnetic shaft encoders were placed</w:t>
      </w:r>
      <w:r>
        <w:t xml:space="preserve"> </w:t>
      </w:r>
      <w:r w:rsidR="0042398B">
        <w:t>in</w:t>
      </w:r>
      <w:r>
        <w:t xml:space="preserve"> </w:t>
      </w:r>
      <w:r w:rsidR="0042398B">
        <w:t>the rear position of each car</w:t>
      </w:r>
      <w:r>
        <w:t xml:space="preserve"> axles. The whole system runs on a battery, and all electronic parts are embedded inside the car deliberately to avoid any distraction. The diagram of the system is shown in Fig. 1(b).</w:t>
      </w:r>
    </w:p>
    <w:p w14:paraId="41679A07" w14:textId="2B6BF956"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lastRenderedPageBreak/>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0"/>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0F255D17" w:rsidR="009130F8" w:rsidRDefault="003D0726">
      <w:pPr>
        <w:pBdr>
          <w:top w:val="nil"/>
          <w:left w:val="nil"/>
          <w:bottom w:val="nil"/>
          <w:right w:val="nil"/>
          <w:between w:val="nil"/>
        </w:pBdr>
        <w:spacing w:before="240" w:after="120" w:line="228" w:lineRule="auto"/>
        <w:ind w:left="2608"/>
      </w:pPr>
      <w:r>
        <w:t>The data collection process took place in the Do</w:t>
      </w:r>
      <w:r w:rsidR="0042398B">
        <w:t>o</w:t>
      </w:r>
      <w:r>
        <w:t>ste-Autism center (</w:t>
      </w:r>
      <w:r w:rsidR="004F6537">
        <w:t xml:space="preserve">Friend of </w:t>
      </w:r>
      <w:r>
        <w:t>A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CA1E83">
        <w:instrText xml:space="preserve"> ADDIN EN.CITE &lt;EndNote&gt;&lt;Cite&gt;&lt;Author&gt;Moradi&lt;/Author&gt;&lt;Year&gt;2017&lt;/Year&gt;&lt;RecNum&gt;13&lt;/RecNum&gt;&lt;DisplayText&gt;[13, 29]&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CA1E83">
        <w:rPr>
          <w:noProof/>
        </w:rPr>
        <w:t>[13, 29]</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front and </w:t>
      </w:r>
      <w:r w:rsidR="00363503">
        <w:t>rear</w:t>
      </w:r>
      <w:r>
        <w:t xml:space="preserve"> wheel rotation counts</w:t>
      </w:r>
      <w:r w:rsidR="00363503">
        <w:t xml:space="preserve"> which</w:t>
      </w:r>
      <w:r>
        <w:t xml:space="preserve"> saved in a database</w:t>
      </w:r>
      <w:r w:rsidR="00363503">
        <w:t xml:space="preserve"> with a</w:t>
      </w:r>
      <w:r>
        <w:t xml:space="preserve"> unique ID to preserve user anonymity and privacy</w:t>
      </w:r>
      <w:r w:rsidR="004F6537">
        <w:t>. N</w:t>
      </w:r>
      <w:r>
        <w:t>o personal data was recorded during the procedure.</w:t>
      </w:r>
    </w:p>
    <w:p w14:paraId="391C7A36" w14:textId="31C7C0AF"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 that five of them did not seem interested in playing with the intelligent toy car and neglected it</w:t>
      </w:r>
      <w:r w:rsidR="00363503">
        <w:t xml:space="preserve"> completely</w:t>
      </w:r>
      <w:r>
        <w:t xml:space="preserve">. All TD children were very interested in playing with the intelligent toy car, and children with fragile X syndrome and CP also played with the </w:t>
      </w:r>
      <w:r>
        <w:lastRenderedPageBreak/>
        <w:t xml:space="preserve">intelligent toy car but with less enthusiasm. Generally, the TD children playing was more energic, and they moved the car in the greater area than </w:t>
      </w:r>
      <w:r w:rsidR="008C2CAA">
        <w:t xml:space="preserve">the </w:t>
      </w:r>
      <w:r>
        <w:t xml:space="preserve">other </w:t>
      </w:r>
      <w:r w:rsidR="008C2CAA">
        <w:t xml:space="preserve">two </w:t>
      </w:r>
      <w:r>
        <w:t>groups.</w:t>
      </w:r>
    </w:p>
    <w:p w14:paraId="14892F14" w14:textId="77777777" w:rsidR="009130F8" w:rsidRDefault="003D0726">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74B4C220" w:rsidR="009130F8" w:rsidRDefault="003D0726">
      <w:pPr>
        <w:pBdr>
          <w:top w:val="nil"/>
          <w:left w:val="nil"/>
          <w:bottom w:val="nil"/>
          <w:right w:val="nil"/>
          <w:between w:val="nil"/>
        </w:pBdr>
        <w:spacing w:before="240" w:after="60" w:line="228" w:lineRule="auto"/>
        <w:ind w:left="2608"/>
      </w:pPr>
      <w:r>
        <w:t xml:space="preserve">As mentioned earlier, the intelligent toy car is designed to capture </w:t>
      </w:r>
      <w:r w:rsidR="008C2CAA">
        <w:t>movement</w:t>
      </w:r>
      <w:r>
        <w:t xml:space="preserve"> </w:t>
      </w:r>
      <w:proofErr w:type="gramStart"/>
      <w:r>
        <w:t>behaviors,  and</w:t>
      </w:r>
      <w:proofErr w:type="gramEnd"/>
      <w:r>
        <w:t xml:space="preserve">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a) extraction of features representing the pattern of the car movement</w:t>
      </w:r>
      <w:r w:rsidR="00851913">
        <w:t xml:space="preserve"> which</w:t>
      </w:r>
      <w:r>
        <w:t xml:space="preserve"> is similar to the previous work done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o analyze the rotation of the wheels</w:t>
      </w:r>
      <w:r>
        <w:t>, two other futures are extracted</w:t>
      </w:r>
      <w:r w:rsidR="00851913">
        <w:t xml:space="preserve"> using Short Term Fourier Transform</w:t>
      </w:r>
      <w:r w:rsidR="00851913">
        <w:fldChar w:fldCharType="begin"/>
      </w:r>
      <w:r w:rsidR="00CA1E83">
        <w:instrText xml:space="preserve"> ADDIN EN.CITE &lt;EndNote&gt;&lt;Cite&gt;&lt;Author&gt;Virtanen&lt;/Author&gt;&lt;Year&gt;2020&lt;/Year&gt;&lt;RecNum&gt;22&lt;/RecNum&gt;&lt;DisplayText&gt;[30]&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851913">
        <w:fldChar w:fldCharType="separate"/>
      </w:r>
      <w:r w:rsidR="00CA1E83">
        <w:rPr>
          <w:noProof/>
        </w:rPr>
        <w:t>[30]</w:t>
      </w:r>
      <w:r w:rsidR="00851913">
        <w:fldChar w:fldCharType="end"/>
      </w:r>
      <w:r>
        <w:t xml:space="preserve"> from acceleration </w:t>
      </w:r>
      <w:r w:rsidR="0004386D">
        <w:t>data</w:t>
      </w:r>
      <w:r w:rsidR="00851913">
        <w:t xml:space="preserve"> that</w:t>
      </w:r>
      <w:r>
        <w:t xml:space="preserve"> represent the rolling and pitching of the car while playing with the wheels. b) extraction of features representing interest in</w:t>
      </w:r>
      <w:r w:rsidR="008C2CAA">
        <w:t xml:space="preserve"> the wheels’</w:t>
      </w:r>
      <w:r>
        <w:t xml:space="preserve"> rotation</w:t>
      </w:r>
      <w:r w:rsidR="0004386D">
        <w:t>.</w:t>
      </w:r>
      <w:r>
        <w:t xml:space="preserve"> The summation of two shaft encoder signals is used to extract these features. </w:t>
      </w:r>
    </w:p>
    <w:p w14:paraId="2E50786E" w14:textId="2D459930" w:rsidR="009130F8" w:rsidRDefault="003D0726">
      <w:pPr>
        <w:pBdr>
          <w:top w:val="nil"/>
          <w:left w:val="nil"/>
          <w:bottom w:val="nil"/>
          <w:right w:val="nil"/>
          <w:between w:val="nil"/>
        </w:pBdr>
        <w:spacing w:before="240" w:after="60" w:line="228" w:lineRule="auto"/>
        <w:ind w:left="2608"/>
      </w:pPr>
      <w:r>
        <w:t xml:space="preserve">It should be noted that the whole children's playtime with the intelligent toy car can be divided into four states: 1) not playing, 2) playing only with wheels, 3) playing on the ground, and 4) playing in the air. </w:t>
      </w:r>
    </w:p>
    <w:p w14:paraId="6028DE37" w14:textId="0AA6B774"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xml:space="preserve">, the intelligent toy car is almost stationary and has no movements, and 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The playing on the ground </w:t>
      </w:r>
      <w:r w:rsidR="0004386D">
        <w:t>state</w:t>
      </w:r>
      <w:r w:rsidR="00851913">
        <w:t>,</w:t>
      </w:r>
      <w:r w:rsidR="0004386D">
        <w:t xml:space="preserve"> in</w:t>
      </w:r>
      <w:r w:rsidR="00851913">
        <w:t xml:space="preserve"> which movement patterns can be extracted</w:t>
      </w:r>
      <w:r w:rsidR="0004386D">
        <w:t>,</w:t>
      </w:r>
      <w:r>
        <w:t xml:space="preserve"> describes those portions of playing where the intelligent toy car is moved</w:t>
      </w:r>
      <w:r w:rsidR="00851913">
        <w:t xml:space="preserve"> </w:t>
      </w:r>
      <w:r w:rsidR="0004386D">
        <w:t xml:space="preserve">in which </w:t>
      </w:r>
      <w:r>
        <w:t xml:space="preserve">both acceleration and shaft encoder </w:t>
      </w:r>
      <w:r w:rsidR="0004386D">
        <w:t>data changes</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77777777" w:rsidR="009130F8" w:rsidRPr="00750649" w:rsidRDefault="009130F8">
            <w:pPr>
              <w:pBdr>
                <w:top w:val="nil"/>
                <w:left w:val="nil"/>
                <w:bottom w:val="nil"/>
                <w:right w:val="nil"/>
                <w:between w:val="nil"/>
              </w:pBdr>
              <w:spacing w:line="240" w:lineRule="auto"/>
              <w:rPr>
                <w:b/>
                <w:sz w:val="18"/>
                <w:szCs w:val="18"/>
              </w:rPr>
            </w:pPr>
          </w:p>
        </w:tc>
        <w:tc>
          <w:tcPr>
            <w:tcW w:w="3600" w:type="dxa"/>
          </w:tcPr>
          <w:p w14:paraId="0EDCF150" w14:textId="2ECCD704" w:rsidR="009130F8" w:rsidRPr="00750649" w:rsidRDefault="00A2401F">
            <w:pPr>
              <w:pBdr>
                <w:top w:val="nil"/>
                <w:left w:val="nil"/>
                <w:bottom w:val="nil"/>
                <w:right w:val="nil"/>
                <w:between w:val="nil"/>
              </w:pBdr>
              <w:spacing w:line="240" w:lineRule="auto"/>
              <w:rPr>
                <w:b/>
                <w:sz w:val="18"/>
                <w:szCs w:val="18"/>
              </w:rPr>
            </w:pPr>
            <w:r w:rsidRPr="00750649">
              <w:rPr>
                <w:sz w:val="18"/>
                <w:szCs w:val="18"/>
              </w:rPr>
              <w:t>F</w:t>
            </w:r>
            <w:r w:rsidR="003D0726" w:rsidRPr="00750649">
              <w:rPr>
                <w:sz w:val="18"/>
                <w:szCs w:val="18"/>
              </w:rPr>
              <w:t>eatures</w:t>
            </w:r>
          </w:p>
        </w:tc>
        <w:tc>
          <w:tcPr>
            <w:tcW w:w="5040" w:type="dxa"/>
          </w:tcPr>
          <w:p w14:paraId="4D224B40" w14:textId="77777777" w:rsidR="009130F8" w:rsidRPr="00750649" w:rsidRDefault="003D0726">
            <w:pPr>
              <w:pBdr>
                <w:top w:val="nil"/>
                <w:left w:val="nil"/>
                <w:bottom w:val="nil"/>
                <w:right w:val="nil"/>
                <w:between w:val="nil"/>
              </w:pBdr>
              <w:spacing w:line="240" w:lineRule="auto"/>
              <w:rPr>
                <w:b/>
                <w:sz w:val="18"/>
                <w:szCs w:val="18"/>
              </w:rPr>
            </w:pPr>
            <w:r w:rsidRPr="00750649">
              <w:rPr>
                <w:sz w:val="18"/>
                <w:szCs w:val="18"/>
              </w:rPr>
              <w:t>d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lastRenderedPageBreak/>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13C0253D"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C0584B">
        <w:rPr>
          <w:color w:val="FF0000"/>
        </w:rPr>
        <w:t>46</w:t>
      </w:r>
      <w:r>
        <w:t xml:space="preserve"> subjects' data was divided into two groups: the training set with 80% of samples and the test set with 20% of remaining samples. The K-fold cross-validation method</w:t>
      </w:r>
      <w:r w:rsidR="002D1E32">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CA1E83">
        <w:rPr>
          <w:noProof/>
        </w:rPr>
        <w:t>[31]</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studied other methods like random forest and MLP with data augmentation strategies too.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CA1E83">
        <w:rPr>
          <w:noProof/>
        </w:rPr>
        <w:t>[31]</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73C60E9F"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CA1E83">
        <w:rPr>
          <w:noProof/>
        </w:rPr>
        <w:t>[31]</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61D7C83" w14:textId="01796017" w:rsidR="009130F8" w:rsidRDefault="003D0726" w:rsidP="005B6C0B">
      <w:pPr>
        <w:pBdr>
          <w:top w:val="nil"/>
          <w:left w:val="nil"/>
          <w:bottom w:val="nil"/>
          <w:right w:val="nil"/>
          <w:between w:val="nil"/>
        </w:pBdr>
        <w:spacing w:before="240" w:after="60" w:line="228" w:lineRule="auto"/>
        <w:ind w:left="2608"/>
      </w:pPr>
      <w:r>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to classify the new data. The best accuracy based on </w:t>
      </w:r>
      <w:r w:rsidR="005B6C0B">
        <w:t>the original</w:t>
      </w:r>
      <w:r>
        <w:t xml:space="preserve"> acceleration features </w:t>
      </w:r>
      <w:r w:rsidR="005B6C0B">
        <w:t xml:space="preserve">(baseline features) </w:t>
      </w:r>
      <w:r>
        <w:t xml:space="preserve">is 71.11%, as shown in Table 3. Adding </w:t>
      </w:r>
      <w:r w:rsidR="0078004E">
        <w:t xml:space="preserve">shaft </w:t>
      </w:r>
      <w:r>
        <w:t>encoder</w:t>
      </w:r>
      <w:r w:rsidR="0078004E">
        <w:t>’s</w:t>
      </w:r>
      <w:r>
        <w:t xml:space="preserve"> features </w:t>
      </w:r>
      <w:r w:rsidR="005B6C0B">
        <w:t xml:space="preserve">to the original acceleration features, </w:t>
      </w:r>
      <w:r>
        <w:t>increase</w:t>
      </w:r>
      <w:r w:rsidR="0078004E">
        <w:t>d</w:t>
      </w:r>
      <w:r>
        <w:t xml:space="preserve"> the accuracy to 78.61%. The accuracy is increased from 71.11% to 75.83% by adding the new acceleration feature</w:t>
      </w:r>
      <w:r w:rsidR="005B6C0B">
        <w:t>, i.e. role and pitch of the car</w:t>
      </w:r>
      <w:r>
        <w:t>.</w:t>
      </w:r>
      <w:r w:rsidR="005B6C0B">
        <w:t xml:space="preserve"> Finally</w:t>
      </w:r>
      <w:r>
        <w:t>, by adding both encoders' features and the new acceleration feature, the accuracy reache</w:t>
      </w:r>
      <w:r w:rsidR="005B6C0B">
        <w:t>d</w:t>
      </w:r>
      <w:r>
        <w:t xml:space="preserve">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77777777"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
        <w:gridCol w:w="4050"/>
        <w:gridCol w:w="990"/>
        <w:gridCol w:w="990"/>
        <w:gridCol w:w="990"/>
        <w:gridCol w:w="810"/>
        <w:tblGridChange w:id="40">
          <w:tblGrid>
            <w:gridCol w:w="265"/>
            <w:gridCol w:w="4050"/>
            <w:gridCol w:w="990"/>
            <w:gridCol w:w="990"/>
            <w:gridCol w:w="990"/>
            <w:gridCol w:w="810"/>
          </w:tblGrid>
        </w:tblGridChange>
      </w:tblGrid>
      <w:tr w:rsidR="00307989" w14:paraId="40691166" w14:textId="77777777" w:rsidTr="00307989">
        <w:trPr>
          <w:jc w:val="center"/>
        </w:trPr>
        <w:tc>
          <w:tcPr>
            <w:tcW w:w="265" w:type="dxa"/>
            <w:tcBorders>
              <w:bottom w:val="single" w:sz="4" w:space="0" w:color="000000"/>
            </w:tcBorders>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
          <w:p w14:paraId="63B2525B" w14:textId="0D2E1EC1"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Classifier</w:t>
            </w:r>
          </w:p>
        </w:tc>
        <w:tc>
          <w:tcPr>
            <w:tcW w:w="990" w:type="dxa"/>
            <w:tcBorders>
              <w:bottom w:val="single" w:sz="4" w:space="0" w:color="000000"/>
            </w:tcBorders>
            <w:shd w:val="clear" w:color="auto" w:fill="auto"/>
          </w:tcPr>
          <w:p w14:paraId="4B0E639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Accuracy</w:t>
            </w:r>
          </w:p>
        </w:tc>
        <w:tc>
          <w:tcPr>
            <w:tcW w:w="990" w:type="dxa"/>
            <w:tcBorders>
              <w:bottom w:val="single" w:sz="4" w:space="0" w:color="000000"/>
            </w:tcBorders>
          </w:tcPr>
          <w:p w14:paraId="020FA5B3"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ensitivity</w:t>
            </w:r>
          </w:p>
          <w:p w14:paraId="2D547196" w14:textId="32DBFA87" w:rsidR="00307989" w:rsidRPr="00F00E9B" w:rsidRDefault="00307989">
            <w:pPr>
              <w:pBdr>
                <w:top w:val="nil"/>
                <w:left w:val="nil"/>
                <w:bottom w:val="nil"/>
                <w:right w:val="nil"/>
                <w:between w:val="nil"/>
              </w:pBdr>
              <w:spacing w:line="240" w:lineRule="auto"/>
              <w:rPr>
                <w:b/>
                <w:color w:val="FF0000"/>
                <w:sz w:val="18"/>
                <w:szCs w:val="18"/>
              </w:rPr>
            </w:pPr>
            <w:r w:rsidRPr="00F00E9B">
              <w:rPr>
                <w:b/>
                <w:color w:val="FF0000"/>
                <w:sz w:val="18"/>
                <w:szCs w:val="18"/>
              </w:rPr>
              <w:t>(recall)</w:t>
            </w:r>
          </w:p>
        </w:tc>
        <w:tc>
          <w:tcPr>
            <w:tcW w:w="990" w:type="dxa"/>
            <w:tcBorders>
              <w:bottom w:val="single" w:sz="4" w:space="0" w:color="000000"/>
            </w:tcBorders>
            <w:shd w:val="clear" w:color="auto" w:fill="auto"/>
          </w:tcPr>
          <w:p w14:paraId="1B964BC2"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pecificity</w:t>
            </w:r>
          </w:p>
        </w:tc>
        <w:tc>
          <w:tcPr>
            <w:tcW w:w="810" w:type="dxa"/>
            <w:tcBorders>
              <w:bottom w:val="single" w:sz="4" w:space="0" w:color="000000"/>
            </w:tcBorders>
          </w:tcPr>
          <w:p w14:paraId="6FE507CC"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precision</w:t>
            </w:r>
          </w:p>
        </w:tc>
      </w:tr>
      <w:tr w:rsidR="001F1274" w14:paraId="00B8CCEA" w14:textId="77777777" w:rsidTr="00E8064E">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41" w:author="bijan mehralizadeh" w:date="2023-02-03T18:49:00Z">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jc w:val="center"/>
          <w:ins w:id="42" w:author="bijan mehralizadeh" w:date="2023-02-03T18:47:00Z"/>
          <w:trPrChange w:id="43" w:author="bijan mehralizadeh" w:date="2023-02-03T18:49:00Z">
            <w:trPr>
              <w:jc w:val="center"/>
            </w:trPr>
          </w:trPrChange>
        </w:trPr>
        <w:tc>
          <w:tcPr>
            <w:tcW w:w="265" w:type="dxa"/>
            <w:tcBorders>
              <w:bottom w:val="single" w:sz="4" w:space="0" w:color="000000"/>
            </w:tcBorders>
            <w:tcPrChange w:id="44" w:author="bijan mehralizadeh" w:date="2023-02-03T18:49:00Z">
              <w:tcPr>
                <w:tcW w:w="265" w:type="dxa"/>
                <w:tcBorders>
                  <w:bottom w:val="single" w:sz="4" w:space="0" w:color="000000"/>
                </w:tcBorders>
              </w:tcPr>
            </w:tcPrChange>
          </w:tcPr>
          <w:p w14:paraId="6EB9E927" w14:textId="7609AA42" w:rsidR="001F1274" w:rsidRDefault="001F1274" w:rsidP="001F1274">
            <w:pPr>
              <w:pBdr>
                <w:top w:val="nil"/>
                <w:left w:val="nil"/>
                <w:bottom w:val="nil"/>
                <w:right w:val="nil"/>
                <w:between w:val="nil"/>
              </w:pBdr>
              <w:spacing w:line="240" w:lineRule="auto"/>
              <w:rPr>
                <w:ins w:id="45" w:author="bijan mehralizadeh" w:date="2023-02-03T18:47:00Z"/>
                <w:b/>
                <w:sz w:val="18"/>
                <w:szCs w:val="18"/>
              </w:rPr>
            </w:pPr>
            <w:ins w:id="46" w:author="bijan mehralizadeh" w:date="2023-02-03T18:47:00Z">
              <w:r>
                <w:rPr>
                  <w:b/>
                  <w:sz w:val="18"/>
                  <w:szCs w:val="18"/>
                </w:rPr>
                <w:t>1</w:t>
              </w:r>
            </w:ins>
          </w:p>
        </w:tc>
        <w:tc>
          <w:tcPr>
            <w:tcW w:w="4050" w:type="dxa"/>
            <w:tcBorders>
              <w:bottom w:val="single" w:sz="4" w:space="0" w:color="000000"/>
            </w:tcBorders>
            <w:shd w:val="clear" w:color="auto" w:fill="auto"/>
            <w:tcPrChange w:id="47" w:author="bijan mehralizadeh" w:date="2023-02-03T18:49:00Z">
              <w:tcPr>
                <w:tcW w:w="4050" w:type="dxa"/>
                <w:tcBorders>
                  <w:bottom w:val="single" w:sz="4" w:space="0" w:color="000000"/>
                </w:tcBorders>
                <w:shd w:val="clear" w:color="auto" w:fill="auto"/>
              </w:tcPr>
            </w:tcPrChange>
          </w:tcPr>
          <w:p w14:paraId="6D325E1F" w14:textId="47CEF376" w:rsidR="001F1274" w:rsidRPr="00F00E9B" w:rsidRDefault="001F1274" w:rsidP="001F1274">
            <w:pPr>
              <w:pBdr>
                <w:top w:val="nil"/>
                <w:left w:val="nil"/>
                <w:bottom w:val="nil"/>
                <w:right w:val="nil"/>
                <w:between w:val="nil"/>
              </w:pBdr>
              <w:spacing w:line="240" w:lineRule="auto"/>
              <w:rPr>
                <w:ins w:id="48" w:author="bijan mehralizadeh" w:date="2023-02-03T18:47:00Z"/>
                <w:b/>
                <w:sz w:val="18"/>
                <w:szCs w:val="18"/>
              </w:rPr>
            </w:pPr>
            <w:ins w:id="49" w:author="bijan mehralizadeh" w:date="2023-02-03T18:49:00Z">
              <w:r>
                <w:rPr>
                  <w:b/>
                  <w:sz w:val="18"/>
                  <w:szCs w:val="18"/>
                </w:rPr>
                <w:t xml:space="preserve">MLP </w:t>
              </w:r>
              <w:r>
                <w:rPr>
                  <w:sz w:val="18"/>
                  <w:szCs w:val="18"/>
                </w:rPr>
                <w:t xml:space="preserve">with </w:t>
              </w:r>
              <w:r w:rsidRPr="00F00E9B">
                <w:rPr>
                  <w:sz w:val="18"/>
                  <w:szCs w:val="18"/>
                </w:rPr>
                <w:t>Baseline</w:t>
              </w:r>
              <w:r>
                <w:rPr>
                  <w:sz w:val="18"/>
                  <w:szCs w:val="18"/>
                </w:rPr>
                <w:t xml:space="preserve"> </w:t>
              </w:r>
              <w:r w:rsidRPr="00F00E9B">
                <w:rPr>
                  <w:sz w:val="18"/>
                  <w:szCs w:val="18"/>
                </w:rPr>
                <w:t>features, encoder features and new acceleration feature</w:t>
              </w:r>
            </w:ins>
          </w:p>
        </w:tc>
        <w:tc>
          <w:tcPr>
            <w:tcW w:w="990" w:type="dxa"/>
            <w:tcBorders>
              <w:bottom w:val="single" w:sz="4" w:space="0" w:color="000000"/>
            </w:tcBorders>
            <w:shd w:val="clear" w:color="auto" w:fill="auto"/>
            <w:vAlign w:val="bottom"/>
            <w:tcPrChange w:id="50" w:author="bijan mehralizadeh" w:date="2023-02-03T18:49:00Z">
              <w:tcPr>
                <w:tcW w:w="990" w:type="dxa"/>
                <w:tcBorders>
                  <w:bottom w:val="single" w:sz="4" w:space="0" w:color="000000"/>
                </w:tcBorders>
                <w:shd w:val="clear" w:color="auto" w:fill="auto"/>
              </w:tcPr>
            </w:tcPrChange>
          </w:tcPr>
          <w:p w14:paraId="4051CD43" w14:textId="10095AE2" w:rsidR="001F1274" w:rsidRPr="00F00E9B" w:rsidRDefault="001F1274" w:rsidP="001F1274">
            <w:pPr>
              <w:pBdr>
                <w:top w:val="nil"/>
                <w:left w:val="nil"/>
                <w:bottom w:val="nil"/>
                <w:right w:val="nil"/>
                <w:between w:val="nil"/>
              </w:pBdr>
              <w:spacing w:line="240" w:lineRule="auto"/>
              <w:rPr>
                <w:ins w:id="51" w:author="bijan mehralizadeh" w:date="2023-02-03T18:47:00Z"/>
                <w:b/>
                <w:sz w:val="18"/>
                <w:szCs w:val="18"/>
              </w:rPr>
            </w:pPr>
            <w:ins w:id="52" w:author="bijan mehralizadeh" w:date="2023-02-03T18:49:00Z">
              <w:r>
                <w:rPr>
                  <w:rFonts w:ascii="Arial" w:hAnsi="Arial" w:cs="Arial"/>
                </w:rPr>
                <w:t>71.11</w:t>
              </w:r>
            </w:ins>
          </w:p>
        </w:tc>
        <w:tc>
          <w:tcPr>
            <w:tcW w:w="990" w:type="dxa"/>
            <w:tcBorders>
              <w:bottom w:val="single" w:sz="4" w:space="0" w:color="000000"/>
            </w:tcBorders>
            <w:vAlign w:val="bottom"/>
            <w:tcPrChange w:id="53" w:author="bijan mehralizadeh" w:date="2023-02-03T18:49:00Z">
              <w:tcPr>
                <w:tcW w:w="990" w:type="dxa"/>
                <w:tcBorders>
                  <w:bottom w:val="single" w:sz="4" w:space="0" w:color="000000"/>
                </w:tcBorders>
              </w:tcPr>
            </w:tcPrChange>
          </w:tcPr>
          <w:p w14:paraId="1D3C62E0" w14:textId="51F04DEB" w:rsidR="001F1274" w:rsidRPr="00F00E9B" w:rsidRDefault="001F1274" w:rsidP="001F1274">
            <w:pPr>
              <w:pBdr>
                <w:top w:val="nil"/>
                <w:left w:val="nil"/>
                <w:bottom w:val="nil"/>
                <w:right w:val="nil"/>
                <w:between w:val="nil"/>
              </w:pBdr>
              <w:spacing w:line="240" w:lineRule="auto"/>
              <w:rPr>
                <w:ins w:id="54" w:author="bijan mehralizadeh" w:date="2023-02-03T18:47:00Z"/>
                <w:b/>
                <w:sz w:val="18"/>
                <w:szCs w:val="18"/>
              </w:rPr>
            </w:pPr>
            <w:ins w:id="55" w:author="bijan mehralizadeh" w:date="2023-02-03T18:49:00Z">
              <w:r>
                <w:rPr>
                  <w:rFonts w:ascii="Arial" w:hAnsi="Arial" w:cs="Arial"/>
                </w:rPr>
                <w:t>78.01</w:t>
              </w:r>
            </w:ins>
          </w:p>
        </w:tc>
        <w:tc>
          <w:tcPr>
            <w:tcW w:w="990" w:type="dxa"/>
            <w:tcBorders>
              <w:bottom w:val="single" w:sz="4" w:space="0" w:color="000000"/>
            </w:tcBorders>
            <w:shd w:val="clear" w:color="auto" w:fill="auto"/>
            <w:vAlign w:val="bottom"/>
            <w:tcPrChange w:id="56" w:author="bijan mehralizadeh" w:date="2023-02-03T18:49:00Z">
              <w:tcPr>
                <w:tcW w:w="990" w:type="dxa"/>
                <w:tcBorders>
                  <w:bottom w:val="single" w:sz="4" w:space="0" w:color="000000"/>
                </w:tcBorders>
                <w:shd w:val="clear" w:color="auto" w:fill="auto"/>
              </w:tcPr>
            </w:tcPrChange>
          </w:tcPr>
          <w:p w14:paraId="30A9F58E" w14:textId="0AEA0498" w:rsidR="001F1274" w:rsidRPr="00F00E9B" w:rsidRDefault="001F1274" w:rsidP="001F1274">
            <w:pPr>
              <w:pBdr>
                <w:top w:val="nil"/>
                <w:left w:val="nil"/>
                <w:bottom w:val="nil"/>
                <w:right w:val="nil"/>
                <w:between w:val="nil"/>
              </w:pBdr>
              <w:spacing w:line="240" w:lineRule="auto"/>
              <w:rPr>
                <w:ins w:id="57" w:author="bijan mehralizadeh" w:date="2023-02-03T18:47:00Z"/>
                <w:b/>
                <w:sz w:val="18"/>
                <w:szCs w:val="18"/>
              </w:rPr>
            </w:pPr>
            <w:ins w:id="58" w:author="bijan mehralizadeh" w:date="2023-02-03T18:49:00Z">
              <w:r>
                <w:rPr>
                  <w:rFonts w:ascii="Arial" w:hAnsi="Arial" w:cs="Arial"/>
                </w:rPr>
                <w:t>76.33</w:t>
              </w:r>
            </w:ins>
          </w:p>
        </w:tc>
        <w:tc>
          <w:tcPr>
            <w:tcW w:w="810" w:type="dxa"/>
            <w:tcBorders>
              <w:bottom w:val="single" w:sz="4" w:space="0" w:color="000000"/>
            </w:tcBorders>
            <w:vAlign w:val="bottom"/>
            <w:tcPrChange w:id="59" w:author="bijan mehralizadeh" w:date="2023-02-03T18:49:00Z">
              <w:tcPr>
                <w:tcW w:w="810" w:type="dxa"/>
                <w:tcBorders>
                  <w:bottom w:val="single" w:sz="4" w:space="0" w:color="000000"/>
                </w:tcBorders>
              </w:tcPr>
            </w:tcPrChange>
          </w:tcPr>
          <w:p w14:paraId="033E1BAF" w14:textId="4EBEF4FD" w:rsidR="001F1274" w:rsidRPr="00F00E9B" w:rsidRDefault="001F1274" w:rsidP="001F1274">
            <w:pPr>
              <w:pBdr>
                <w:top w:val="nil"/>
                <w:left w:val="nil"/>
                <w:bottom w:val="nil"/>
                <w:right w:val="nil"/>
                <w:between w:val="nil"/>
              </w:pBdr>
              <w:spacing w:line="240" w:lineRule="auto"/>
              <w:rPr>
                <w:ins w:id="60" w:author="bijan mehralizadeh" w:date="2023-02-03T18:47:00Z"/>
                <w:b/>
                <w:sz w:val="18"/>
                <w:szCs w:val="18"/>
              </w:rPr>
            </w:pPr>
            <w:ins w:id="61" w:author="bijan mehralizadeh" w:date="2023-02-03T18:49:00Z">
              <w:r>
                <w:rPr>
                  <w:rFonts w:ascii="Arial" w:hAnsi="Arial" w:cs="Arial"/>
                </w:rPr>
                <w:t>73.57</w:t>
              </w:r>
            </w:ins>
          </w:p>
        </w:tc>
      </w:tr>
      <w:tr w:rsidR="001F1274" w14:paraId="34597449" w14:textId="77777777" w:rsidTr="00840636">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62" w:author="bijan mehralizadeh" w:date="2023-02-03T18:50:00Z">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jc w:val="center"/>
          <w:ins w:id="63" w:author="bijan mehralizadeh" w:date="2023-02-03T18:47:00Z"/>
          <w:trPrChange w:id="64" w:author="bijan mehralizadeh" w:date="2023-02-03T18:50:00Z">
            <w:trPr>
              <w:jc w:val="center"/>
            </w:trPr>
          </w:trPrChange>
        </w:trPr>
        <w:tc>
          <w:tcPr>
            <w:tcW w:w="265" w:type="dxa"/>
            <w:tcBorders>
              <w:bottom w:val="single" w:sz="4" w:space="0" w:color="000000"/>
            </w:tcBorders>
            <w:tcPrChange w:id="65" w:author="bijan mehralizadeh" w:date="2023-02-03T18:50:00Z">
              <w:tcPr>
                <w:tcW w:w="265" w:type="dxa"/>
                <w:tcBorders>
                  <w:bottom w:val="single" w:sz="4" w:space="0" w:color="000000"/>
                </w:tcBorders>
              </w:tcPr>
            </w:tcPrChange>
          </w:tcPr>
          <w:p w14:paraId="18A6189B" w14:textId="209369AE" w:rsidR="001F1274" w:rsidRDefault="001F1274" w:rsidP="001F1274">
            <w:pPr>
              <w:pBdr>
                <w:top w:val="nil"/>
                <w:left w:val="nil"/>
                <w:bottom w:val="nil"/>
                <w:right w:val="nil"/>
                <w:between w:val="nil"/>
              </w:pBdr>
              <w:spacing w:line="240" w:lineRule="auto"/>
              <w:rPr>
                <w:ins w:id="66" w:author="bijan mehralizadeh" w:date="2023-02-03T18:47:00Z"/>
                <w:b/>
                <w:sz w:val="18"/>
                <w:szCs w:val="18"/>
              </w:rPr>
            </w:pPr>
            <w:ins w:id="67" w:author="bijan mehralizadeh" w:date="2023-02-03T18:47:00Z">
              <w:r>
                <w:rPr>
                  <w:b/>
                  <w:sz w:val="18"/>
                  <w:szCs w:val="18"/>
                </w:rPr>
                <w:t>2</w:t>
              </w:r>
            </w:ins>
          </w:p>
        </w:tc>
        <w:tc>
          <w:tcPr>
            <w:tcW w:w="4050" w:type="dxa"/>
            <w:tcBorders>
              <w:bottom w:val="single" w:sz="4" w:space="0" w:color="000000"/>
            </w:tcBorders>
            <w:shd w:val="clear" w:color="auto" w:fill="auto"/>
            <w:tcPrChange w:id="68" w:author="bijan mehralizadeh" w:date="2023-02-03T18:50:00Z">
              <w:tcPr>
                <w:tcW w:w="4050" w:type="dxa"/>
                <w:tcBorders>
                  <w:bottom w:val="single" w:sz="4" w:space="0" w:color="000000"/>
                </w:tcBorders>
                <w:shd w:val="clear" w:color="auto" w:fill="auto"/>
              </w:tcPr>
            </w:tcPrChange>
          </w:tcPr>
          <w:p w14:paraId="370AAD6E" w14:textId="0AEC1A96" w:rsidR="001F1274" w:rsidRPr="00F00E9B" w:rsidRDefault="001F1274" w:rsidP="001F1274">
            <w:pPr>
              <w:pBdr>
                <w:top w:val="nil"/>
                <w:left w:val="nil"/>
                <w:bottom w:val="nil"/>
                <w:right w:val="nil"/>
                <w:between w:val="nil"/>
              </w:pBdr>
              <w:spacing w:line="240" w:lineRule="auto"/>
              <w:rPr>
                <w:ins w:id="69" w:author="bijan mehralizadeh" w:date="2023-02-03T18:47:00Z"/>
                <w:b/>
                <w:sz w:val="18"/>
                <w:szCs w:val="18"/>
              </w:rPr>
            </w:pPr>
            <w:ins w:id="70" w:author="bijan mehralizadeh" w:date="2023-02-03T18:49:00Z">
              <w:r>
                <w:rPr>
                  <w:b/>
                  <w:sz w:val="18"/>
                  <w:szCs w:val="18"/>
                </w:rPr>
                <w:t xml:space="preserve">Radom Forest </w:t>
              </w:r>
              <w:r>
                <w:rPr>
                  <w:sz w:val="18"/>
                  <w:szCs w:val="18"/>
                </w:rPr>
                <w:t xml:space="preserve">with </w:t>
              </w:r>
              <w:r w:rsidRPr="00F00E9B">
                <w:rPr>
                  <w:sz w:val="18"/>
                  <w:szCs w:val="18"/>
                </w:rPr>
                <w:t>Baseline</w:t>
              </w:r>
              <w:r>
                <w:rPr>
                  <w:sz w:val="18"/>
                  <w:szCs w:val="18"/>
                </w:rPr>
                <w:t xml:space="preserve"> </w:t>
              </w:r>
              <w:r w:rsidRPr="00F00E9B">
                <w:rPr>
                  <w:sz w:val="18"/>
                  <w:szCs w:val="18"/>
                </w:rPr>
                <w:t>features, encoder features and new acceleration feature</w:t>
              </w:r>
            </w:ins>
          </w:p>
        </w:tc>
        <w:tc>
          <w:tcPr>
            <w:tcW w:w="990" w:type="dxa"/>
            <w:tcBorders>
              <w:bottom w:val="single" w:sz="4" w:space="0" w:color="000000"/>
            </w:tcBorders>
            <w:shd w:val="clear" w:color="auto" w:fill="auto"/>
            <w:vAlign w:val="bottom"/>
            <w:tcPrChange w:id="71" w:author="bijan mehralizadeh" w:date="2023-02-03T18:50:00Z">
              <w:tcPr>
                <w:tcW w:w="990" w:type="dxa"/>
                <w:tcBorders>
                  <w:bottom w:val="single" w:sz="4" w:space="0" w:color="000000"/>
                </w:tcBorders>
                <w:shd w:val="clear" w:color="auto" w:fill="auto"/>
              </w:tcPr>
            </w:tcPrChange>
          </w:tcPr>
          <w:p w14:paraId="2FAC1480" w14:textId="7177BC3C" w:rsidR="001F1274" w:rsidRPr="00F00E9B" w:rsidRDefault="001F1274" w:rsidP="001F1274">
            <w:pPr>
              <w:pBdr>
                <w:top w:val="nil"/>
                <w:left w:val="nil"/>
                <w:bottom w:val="nil"/>
                <w:right w:val="nil"/>
                <w:between w:val="nil"/>
              </w:pBdr>
              <w:spacing w:line="240" w:lineRule="auto"/>
              <w:rPr>
                <w:ins w:id="72" w:author="bijan mehralizadeh" w:date="2023-02-03T18:47:00Z"/>
                <w:b/>
                <w:sz w:val="18"/>
                <w:szCs w:val="18"/>
              </w:rPr>
            </w:pPr>
            <w:ins w:id="73" w:author="bijan mehralizadeh" w:date="2023-02-03T18:50:00Z">
              <w:r>
                <w:rPr>
                  <w:rFonts w:ascii="Arial" w:hAnsi="Arial" w:cs="Arial"/>
                </w:rPr>
                <w:t>80.83</w:t>
              </w:r>
            </w:ins>
          </w:p>
        </w:tc>
        <w:tc>
          <w:tcPr>
            <w:tcW w:w="990" w:type="dxa"/>
            <w:tcBorders>
              <w:bottom w:val="single" w:sz="4" w:space="0" w:color="000000"/>
            </w:tcBorders>
            <w:vAlign w:val="bottom"/>
            <w:tcPrChange w:id="74" w:author="bijan mehralizadeh" w:date="2023-02-03T18:50:00Z">
              <w:tcPr>
                <w:tcW w:w="990" w:type="dxa"/>
                <w:tcBorders>
                  <w:bottom w:val="single" w:sz="4" w:space="0" w:color="000000"/>
                </w:tcBorders>
              </w:tcPr>
            </w:tcPrChange>
          </w:tcPr>
          <w:p w14:paraId="779B4D89" w14:textId="197D3060" w:rsidR="001F1274" w:rsidRPr="00F00E9B" w:rsidRDefault="001F1274" w:rsidP="001F1274">
            <w:pPr>
              <w:pBdr>
                <w:top w:val="nil"/>
                <w:left w:val="nil"/>
                <w:bottom w:val="nil"/>
                <w:right w:val="nil"/>
                <w:between w:val="nil"/>
              </w:pBdr>
              <w:spacing w:line="240" w:lineRule="auto"/>
              <w:rPr>
                <w:ins w:id="75" w:author="bijan mehralizadeh" w:date="2023-02-03T18:47:00Z"/>
                <w:b/>
                <w:sz w:val="18"/>
                <w:szCs w:val="18"/>
              </w:rPr>
            </w:pPr>
            <w:ins w:id="76" w:author="bijan mehralizadeh" w:date="2023-02-03T18:50:00Z">
              <w:r>
                <w:rPr>
                  <w:rFonts w:ascii="Arial" w:hAnsi="Arial" w:cs="Arial"/>
                </w:rPr>
                <w:t>85.48</w:t>
              </w:r>
            </w:ins>
          </w:p>
        </w:tc>
        <w:tc>
          <w:tcPr>
            <w:tcW w:w="990" w:type="dxa"/>
            <w:tcBorders>
              <w:bottom w:val="single" w:sz="4" w:space="0" w:color="000000"/>
            </w:tcBorders>
            <w:shd w:val="clear" w:color="auto" w:fill="auto"/>
            <w:vAlign w:val="bottom"/>
            <w:tcPrChange w:id="77" w:author="bijan mehralizadeh" w:date="2023-02-03T18:50:00Z">
              <w:tcPr>
                <w:tcW w:w="990" w:type="dxa"/>
                <w:tcBorders>
                  <w:bottom w:val="single" w:sz="4" w:space="0" w:color="000000"/>
                </w:tcBorders>
                <w:shd w:val="clear" w:color="auto" w:fill="auto"/>
              </w:tcPr>
            </w:tcPrChange>
          </w:tcPr>
          <w:p w14:paraId="1BFA7536" w14:textId="72B59FF9" w:rsidR="001F1274" w:rsidRPr="00F00E9B" w:rsidRDefault="001F1274" w:rsidP="001F1274">
            <w:pPr>
              <w:pBdr>
                <w:top w:val="nil"/>
                <w:left w:val="nil"/>
                <w:bottom w:val="nil"/>
                <w:right w:val="nil"/>
                <w:between w:val="nil"/>
              </w:pBdr>
              <w:spacing w:line="240" w:lineRule="auto"/>
              <w:rPr>
                <w:ins w:id="78" w:author="bijan mehralizadeh" w:date="2023-02-03T18:47:00Z"/>
                <w:b/>
                <w:sz w:val="18"/>
                <w:szCs w:val="18"/>
              </w:rPr>
            </w:pPr>
            <w:ins w:id="79" w:author="bijan mehralizadeh" w:date="2023-02-03T18:50:00Z">
              <w:r>
                <w:rPr>
                  <w:rFonts w:ascii="Arial" w:hAnsi="Arial" w:cs="Arial"/>
                </w:rPr>
                <w:t>83.67</w:t>
              </w:r>
            </w:ins>
          </w:p>
        </w:tc>
        <w:tc>
          <w:tcPr>
            <w:tcW w:w="810" w:type="dxa"/>
            <w:tcBorders>
              <w:bottom w:val="single" w:sz="4" w:space="0" w:color="000000"/>
            </w:tcBorders>
            <w:vAlign w:val="bottom"/>
            <w:tcPrChange w:id="80" w:author="bijan mehralizadeh" w:date="2023-02-03T18:50:00Z">
              <w:tcPr>
                <w:tcW w:w="810" w:type="dxa"/>
                <w:tcBorders>
                  <w:bottom w:val="single" w:sz="4" w:space="0" w:color="000000"/>
                </w:tcBorders>
              </w:tcPr>
            </w:tcPrChange>
          </w:tcPr>
          <w:p w14:paraId="726F5695" w14:textId="3CC71023" w:rsidR="001F1274" w:rsidRPr="00F00E9B" w:rsidRDefault="001F1274" w:rsidP="001F1274">
            <w:pPr>
              <w:pBdr>
                <w:top w:val="nil"/>
                <w:left w:val="nil"/>
                <w:bottom w:val="nil"/>
                <w:right w:val="nil"/>
                <w:between w:val="nil"/>
              </w:pBdr>
              <w:spacing w:line="240" w:lineRule="auto"/>
              <w:rPr>
                <w:ins w:id="81" w:author="bijan mehralizadeh" w:date="2023-02-03T18:47:00Z"/>
                <w:b/>
                <w:sz w:val="18"/>
                <w:szCs w:val="18"/>
              </w:rPr>
            </w:pPr>
            <w:ins w:id="82" w:author="bijan mehralizadeh" w:date="2023-02-03T18:50:00Z">
              <w:r>
                <w:rPr>
                  <w:rFonts w:ascii="Arial" w:hAnsi="Arial" w:cs="Arial"/>
                </w:rPr>
                <w:t>78</w:t>
              </w:r>
            </w:ins>
          </w:p>
        </w:tc>
      </w:tr>
      <w:tr w:rsidR="00307989" w14:paraId="54DAF664" w14:textId="77777777" w:rsidTr="00307989">
        <w:trPr>
          <w:jc w:val="center"/>
        </w:trPr>
        <w:tc>
          <w:tcPr>
            <w:tcW w:w="265" w:type="dxa"/>
          </w:tcPr>
          <w:p w14:paraId="3785806D" w14:textId="42F7465F" w:rsidR="00307989" w:rsidRPr="00F00E9B" w:rsidRDefault="00307989" w:rsidP="00307989">
            <w:pPr>
              <w:pBdr>
                <w:top w:val="nil"/>
                <w:left w:val="nil"/>
                <w:bottom w:val="nil"/>
                <w:right w:val="nil"/>
                <w:between w:val="nil"/>
              </w:pBdr>
              <w:spacing w:line="240" w:lineRule="auto"/>
              <w:rPr>
                <w:sz w:val="18"/>
                <w:szCs w:val="18"/>
              </w:rPr>
            </w:pPr>
            <w:del w:id="83" w:author="bijan mehralizadeh" w:date="2023-02-03T18:47:00Z">
              <w:r w:rsidDel="001F1274">
                <w:rPr>
                  <w:sz w:val="18"/>
                  <w:szCs w:val="18"/>
                </w:rPr>
                <w:delText>1</w:delText>
              </w:r>
            </w:del>
            <w:ins w:id="84" w:author="bijan mehralizadeh" w:date="2023-02-03T18:47:00Z">
              <w:r w:rsidR="001F1274">
                <w:rPr>
                  <w:sz w:val="18"/>
                  <w:szCs w:val="18"/>
                </w:rPr>
                <w:t>3</w:t>
              </w:r>
            </w:ins>
          </w:p>
        </w:tc>
        <w:tc>
          <w:tcPr>
            <w:tcW w:w="4050" w:type="dxa"/>
            <w:shd w:val="clear" w:color="auto" w:fill="auto"/>
          </w:tcPr>
          <w:p w14:paraId="19CD4C4D" w14:textId="4D51845E" w:rsidR="00307989" w:rsidRPr="00F00E9B" w:rsidRDefault="001F1274">
            <w:pPr>
              <w:pBdr>
                <w:top w:val="nil"/>
                <w:left w:val="nil"/>
                <w:bottom w:val="nil"/>
                <w:right w:val="nil"/>
                <w:between w:val="nil"/>
              </w:pBdr>
              <w:spacing w:line="240" w:lineRule="auto"/>
              <w:jc w:val="left"/>
              <w:rPr>
                <w:sz w:val="18"/>
                <w:szCs w:val="18"/>
              </w:rPr>
            </w:pPr>
            <w:ins w:id="85" w:author="bijan mehralizadeh" w:date="2023-02-03T18:48:00Z">
              <w:r>
                <w:rPr>
                  <w:sz w:val="18"/>
                  <w:szCs w:val="18"/>
                </w:rPr>
                <w:t xml:space="preserve">SVM with </w:t>
              </w:r>
            </w:ins>
            <w:r w:rsidR="00307989" w:rsidRPr="00F00E9B">
              <w:rPr>
                <w:sz w:val="18"/>
                <w:szCs w:val="18"/>
              </w:rPr>
              <w:t>Baseline features</w:t>
            </w:r>
          </w:p>
        </w:tc>
        <w:tc>
          <w:tcPr>
            <w:tcW w:w="990" w:type="dxa"/>
            <w:shd w:val="clear" w:color="auto" w:fill="auto"/>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307989">
        <w:trPr>
          <w:jc w:val="center"/>
        </w:trPr>
        <w:tc>
          <w:tcPr>
            <w:tcW w:w="265" w:type="dxa"/>
          </w:tcPr>
          <w:p w14:paraId="700078FF" w14:textId="535337CA" w:rsidR="00307989" w:rsidRPr="00F00E9B" w:rsidRDefault="00307989" w:rsidP="00307989">
            <w:pPr>
              <w:pBdr>
                <w:top w:val="nil"/>
                <w:left w:val="nil"/>
                <w:bottom w:val="nil"/>
                <w:right w:val="nil"/>
                <w:between w:val="nil"/>
              </w:pBdr>
              <w:spacing w:line="240" w:lineRule="auto"/>
              <w:rPr>
                <w:sz w:val="18"/>
                <w:szCs w:val="18"/>
              </w:rPr>
            </w:pPr>
            <w:del w:id="86" w:author="bijan mehralizadeh" w:date="2023-02-03T18:48:00Z">
              <w:r w:rsidDel="001F1274">
                <w:rPr>
                  <w:sz w:val="18"/>
                  <w:szCs w:val="18"/>
                </w:rPr>
                <w:delText>2</w:delText>
              </w:r>
            </w:del>
            <w:ins w:id="87" w:author="bijan mehralizadeh" w:date="2023-02-03T18:48:00Z">
              <w:r w:rsidR="001F1274">
                <w:rPr>
                  <w:sz w:val="18"/>
                  <w:szCs w:val="18"/>
                </w:rPr>
                <w:t>4</w:t>
              </w:r>
            </w:ins>
          </w:p>
        </w:tc>
        <w:tc>
          <w:tcPr>
            <w:tcW w:w="4050" w:type="dxa"/>
            <w:shd w:val="clear" w:color="auto" w:fill="auto"/>
          </w:tcPr>
          <w:p w14:paraId="6F2B2E78" w14:textId="54073F9B" w:rsidR="00307989" w:rsidRPr="00F00E9B" w:rsidRDefault="001F1274">
            <w:pPr>
              <w:pBdr>
                <w:top w:val="nil"/>
                <w:left w:val="nil"/>
                <w:bottom w:val="nil"/>
                <w:right w:val="nil"/>
                <w:between w:val="nil"/>
              </w:pBdr>
              <w:spacing w:line="240" w:lineRule="auto"/>
              <w:jc w:val="left"/>
              <w:rPr>
                <w:sz w:val="18"/>
                <w:szCs w:val="18"/>
              </w:rPr>
            </w:pPr>
            <w:ins w:id="88" w:author="bijan mehralizadeh" w:date="2023-02-03T18:48:00Z">
              <w:r>
                <w:rPr>
                  <w:sz w:val="18"/>
                  <w:szCs w:val="18"/>
                </w:rPr>
                <w:t xml:space="preserve">SVM with </w:t>
              </w:r>
            </w:ins>
            <w:r w:rsidR="00307989" w:rsidRPr="00F00E9B">
              <w:rPr>
                <w:sz w:val="18"/>
                <w:szCs w:val="18"/>
              </w:rPr>
              <w:t xml:space="preserve">Baseline </w:t>
            </w:r>
            <w:del w:id="89" w:author="bijan mehralizadeh" w:date="2023-02-03T19:06:00Z">
              <w:r w:rsidR="00307989" w:rsidRPr="00F00E9B" w:rsidDel="00E805F8">
                <w:rPr>
                  <w:sz w:val="18"/>
                  <w:szCs w:val="18"/>
                </w:rPr>
                <w:delText>and</w:delText>
              </w:r>
            </w:del>
            <w:ins w:id="90" w:author="bijan mehralizadeh" w:date="2023-02-03T19:06:00Z">
              <w:r w:rsidR="00E805F8" w:rsidRPr="00F00E9B">
                <w:rPr>
                  <w:sz w:val="18"/>
                  <w:szCs w:val="18"/>
                </w:rPr>
                <w:t xml:space="preserve">features </w:t>
              </w:r>
              <w:r w:rsidR="00E805F8">
                <w:rPr>
                  <w:sz w:val="18"/>
                  <w:szCs w:val="18"/>
                </w:rPr>
                <w:t>and</w:t>
              </w:r>
            </w:ins>
            <w:r w:rsidR="00307989" w:rsidRPr="00F00E9B">
              <w:rPr>
                <w:sz w:val="18"/>
                <w:szCs w:val="18"/>
              </w:rPr>
              <w:t xml:space="preserve"> encoder features</w:t>
            </w:r>
          </w:p>
        </w:tc>
        <w:tc>
          <w:tcPr>
            <w:tcW w:w="990" w:type="dxa"/>
            <w:shd w:val="clear" w:color="auto" w:fill="auto"/>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307989">
        <w:trPr>
          <w:jc w:val="center"/>
        </w:trPr>
        <w:tc>
          <w:tcPr>
            <w:tcW w:w="265" w:type="dxa"/>
          </w:tcPr>
          <w:p w14:paraId="65C7F69D" w14:textId="7CCFF404" w:rsidR="00307989" w:rsidRPr="00F00E9B" w:rsidRDefault="00307989" w:rsidP="00307989">
            <w:pPr>
              <w:pBdr>
                <w:top w:val="nil"/>
                <w:left w:val="nil"/>
                <w:bottom w:val="nil"/>
                <w:right w:val="nil"/>
                <w:between w:val="nil"/>
              </w:pBdr>
              <w:spacing w:line="240" w:lineRule="auto"/>
              <w:rPr>
                <w:sz w:val="18"/>
                <w:szCs w:val="18"/>
              </w:rPr>
            </w:pPr>
            <w:del w:id="91" w:author="bijan mehralizadeh" w:date="2023-02-03T18:48:00Z">
              <w:r w:rsidDel="001F1274">
                <w:rPr>
                  <w:sz w:val="18"/>
                  <w:szCs w:val="18"/>
                </w:rPr>
                <w:delText>3</w:delText>
              </w:r>
            </w:del>
            <w:ins w:id="92" w:author="bijan mehralizadeh" w:date="2023-02-03T18:48:00Z">
              <w:r w:rsidR="001F1274">
                <w:rPr>
                  <w:sz w:val="18"/>
                  <w:szCs w:val="18"/>
                </w:rPr>
                <w:t>5</w:t>
              </w:r>
            </w:ins>
          </w:p>
        </w:tc>
        <w:tc>
          <w:tcPr>
            <w:tcW w:w="4050" w:type="dxa"/>
            <w:shd w:val="clear" w:color="auto" w:fill="auto"/>
          </w:tcPr>
          <w:p w14:paraId="02DDB373" w14:textId="02FA5B3E" w:rsidR="00307989" w:rsidRPr="00F00E9B" w:rsidRDefault="001F1274">
            <w:pPr>
              <w:pBdr>
                <w:top w:val="nil"/>
                <w:left w:val="nil"/>
                <w:bottom w:val="nil"/>
                <w:right w:val="nil"/>
                <w:between w:val="nil"/>
              </w:pBdr>
              <w:spacing w:line="240" w:lineRule="auto"/>
              <w:jc w:val="left"/>
              <w:rPr>
                <w:sz w:val="18"/>
                <w:szCs w:val="18"/>
              </w:rPr>
            </w:pPr>
            <w:ins w:id="93" w:author="bijan mehralizadeh" w:date="2023-02-03T18:48:00Z">
              <w:r>
                <w:rPr>
                  <w:sz w:val="18"/>
                  <w:szCs w:val="18"/>
                </w:rPr>
                <w:t xml:space="preserve">SVM with </w:t>
              </w:r>
            </w:ins>
            <w:r w:rsidR="00307989" w:rsidRPr="00F00E9B">
              <w:rPr>
                <w:sz w:val="18"/>
                <w:szCs w:val="18"/>
              </w:rPr>
              <w:t xml:space="preserve">Baseline </w:t>
            </w:r>
            <w:del w:id="94" w:author="bijan mehralizadeh" w:date="2023-02-03T19:06:00Z">
              <w:r w:rsidR="00307989" w:rsidRPr="00F00E9B" w:rsidDel="00E805F8">
                <w:rPr>
                  <w:sz w:val="18"/>
                  <w:szCs w:val="18"/>
                </w:rPr>
                <w:delText>and</w:delText>
              </w:r>
            </w:del>
            <w:ins w:id="95" w:author="bijan mehralizadeh" w:date="2023-02-03T19:06:00Z">
              <w:r w:rsidR="00E805F8" w:rsidRPr="00F00E9B">
                <w:rPr>
                  <w:sz w:val="18"/>
                  <w:szCs w:val="18"/>
                </w:rPr>
                <w:t xml:space="preserve">features </w:t>
              </w:r>
              <w:r w:rsidR="00E805F8">
                <w:rPr>
                  <w:sz w:val="18"/>
                  <w:szCs w:val="18"/>
                </w:rPr>
                <w:t>and</w:t>
              </w:r>
            </w:ins>
            <w:r w:rsidR="00307989" w:rsidRPr="00F00E9B">
              <w:rPr>
                <w:sz w:val="18"/>
                <w:szCs w:val="18"/>
              </w:rPr>
              <w:t xml:space="preserve"> new acceleration feature</w:t>
            </w:r>
          </w:p>
        </w:tc>
        <w:tc>
          <w:tcPr>
            <w:tcW w:w="990" w:type="dxa"/>
            <w:shd w:val="clear" w:color="auto" w:fill="auto"/>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307989">
        <w:trPr>
          <w:jc w:val="center"/>
        </w:trPr>
        <w:tc>
          <w:tcPr>
            <w:tcW w:w="265" w:type="dxa"/>
          </w:tcPr>
          <w:p w14:paraId="72B38400" w14:textId="570360A4" w:rsidR="00307989" w:rsidRPr="00F00E9B" w:rsidRDefault="00307989" w:rsidP="00307989">
            <w:pPr>
              <w:pBdr>
                <w:top w:val="nil"/>
                <w:left w:val="nil"/>
                <w:bottom w:val="nil"/>
                <w:right w:val="nil"/>
                <w:between w:val="nil"/>
              </w:pBdr>
              <w:spacing w:line="240" w:lineRule="auto"/>
              <w:rPr>
                <w:sz w:val="18"/>
                <w:szCs w:val="18"/>
              </w:rPr>
            </w:pPr>
            <w:del w:id="96" w:author="bijan mehralizadeh" w:date="2023-02-03T18:48:00Z">
              <w:r w:rsidDel="001F1274">
                <w:rPr>
                  <w:sz w:val="18"/>
                  <w:szCs w:val="18"/>
                </w:rPr>
                <w:delText>4</w:delText>
              </w:r>
            </w:del>
            <w:ins w:id="97" w:author="bijan mehralizadeh" w:date="2023-02-03T18:48:00Z">
              <w:r w:rsidR="001F1274">
                <w:rPr>
                  <w:sz w:val="18"/>
                  <w:szCs w:val="18"/>
                </w:rPr>
                <w:t>6</w:t>
              </w:r>
            </w:ins>
          </w:p>
        </w:tc>
        <w:tc>
          <w:tcPr>
            <w:tcW w:w="4050" w:type="dxa"/>
            <w:shd w:val="clear" w:color="auto" w:fill="auto"/>
          </w:tcPr>
          <w:p w14:paraId="6C75D104" w14:textId="6A98191B" w:rsidR="00307989" w:rsidRPr="00F00E9B" w:rsidRDefault="001F1274">
            <w:pPr>
              <w:pBdr>
                <w:top w:val="nil"/>
                <w:left w:val="nil"/>
                <w:bottom w:val="nil"/>
                <w:right w:val="nil"/>
                <w:between w:val="nil"/>
              </w:pBdr>
              <w:spacing w:line="240" w:lineRule="auto"/>
              <w:jc w:val="left"/>
              <w:rPr>
                <w:sz w:val="18"/>
                <w:szCs w:val="18"/>
              </w:rPr>
            </w:pPr>
            <w:ins w:id="98" w:author="bijan mehralizadeh" w:date="2023-02-03T18:48:00Z">
              <w:r>
                <w:rPr>
                  <w:sz w:val="18"/>
                  <w:szCs w:val="18"/>
                </w:rPr>
                <w:t xml:space="preserve">SVM with </w:t>
              </w:r>
            </w:ins>
            <w:r w:rsidR="00307989" w:rsidRPr="00F00E9B">
              <w:rPr>
                <w:sz w:val="18"/>
                <w:szCs w:val="18"/>
              </w:rPr>
              <w:t>Baseline</w:t>
            </w:r>
            <w:ins w:id="99" w:author="bijan mehralizadeh" w:date="2023-02-03T18:49:00Z">
              <w:r>
                <w:rPr>
                  <w:sz w:val="18"/>
                  <w:szCs w:val="18"/>
                </w:rPr>
                <w:t xml:space="preserve"> </w:t>
              </w:r>
              <w:r w:rsidRPr="00F00E9B">
                <w:rPr>
                  <w:sz w:val="18"/>
                  <w:szCs w:val="18"/>
                </w:rPr>
                <w:t>features</w:t>
              </w:r>
            </w:ins>
            <w:r w:rsidR="00307989" w:rsidRPr="00F00E9B">
              <w:rPr>
                <w:sz w:val="18"/>
                <w:szCs w:val="18"/>
              </w:rPr>
              <w:t>, encoder features and new acceleration feature</w:t>
            </w:r>
          </w:p>
        </w:tc>
        <w:tc>
          <w:tcPr>
            <w:tcW w:w="990" w:type="dxa"/>
            <w:shd w:val="clear" w:color="auto" w:fill="auto"/>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r>
        <w:rPr>
          <w:noProof/>
        </w:rPr>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p>
    <w:p w14:paraId="51492C8A" w14:textId="21D8EDB6"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 xml:space="preserve">the </w:t>
      </w:r>
      <w:del w:id="100" w:author="bijan mehralizadeh" w:date="2023-02-03T18:48:00Z">
        <w:r w:rsidR="00307989" w:rsidRPr="005B6C0B" w:rsidDel="001F1274">
          <w:rPr>
            <w:color w:val="auto"/>
            <w:sz w:val="18"/>
            <w:szCs w:val="18"/>
          </w:rPr>
          <w:delText>4</w:delText>
        </w:r>
        <w:r w:rsidR="00307989" w:rsidRPr="005B6C0B" w:rsidDel="001F1274">
          <w:rPr>
            <w:color w:val="auto"/>
            <w:sz w:val="18"/>
            <w:szCs w:val="18"/>
            <w:vertAlign w:val="superscript"/>
          </w:rPr>
          <w:delText>th</w:delText>
        </w:r>
        <w:r w:rsidR="00307989" w:rsidRPr="005B6C0B" w:rsidDel="001F1274">
          <w:rPr>
            <w:color w:val="auto"/>
            <w:sz w:val="18"/>
            <w:szCs w:val="18"/>
          </w:rPr>
          <w:delText xml:space="preserve"> </w:delText>
        </w:r>
      </w:del>
      <w:ins w:id="101" w:author="bijan mehralizadeh" w:date="2023-02-03T18:48:00Z">
        <w:r w:rsidR="001F1274">
          <w:rPr>
            <w:color w:val="auto"/>
            <w:sz w:val="18"/>
            <w:szCs w:val="18"/>
          </w:rPr>
          <w:t>6</w:t>
        </w:r>
        <w:r w:rsidR="001F1274" w:rsidRPr="005B6C0B">
          <w:rPr>
            <w:color w:val="auto"/>
            <w:sz w:val="18"/>
            <w:szCs w:val="18"/>
            <w:vertAlign w:val="superscript"/>
          </w:rPr>
          <w:t>th</w:t>
        </w:r>
        <w:r w:rsidR="001F1274" w:rsidRPr="005B6C0B">
          <w:rPr>
            <w:color w:val="auto"/>
            <w:sz w:val="18"/>
            <w:szCs w:val="18"/>
          </w:rPr>
          <w:t xml:space="preserve"> </w:t>
        </w:r>
      </w:ins>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from table 3</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3D7CC40C" w:rsidR="009130F8" w:rsidRPr="005B6C0B" w:rsidRDefault="003D0726" w:rsidP="005D4960">
      <w:pPr>
        <w:pBdr>
          <w:top w:val="nil"/>
          <w:left w:val="nil"/>
          <w:bottom w:val="nil"/>
          <w:right w:val="nil"/>
          <w:between w:val="nil"/>
        </w:pBdr>
        <w:spacing w:line="228" w:lineRule="auto"/>
        <w:ind w:left="2608" w:firstLine="425"/>
        <w:rPr>
          <w:color w:val="auto"/>
        </w:rPr>
      </w:pPr>
      <w:r>
        <w:t xml:space="preserve">As shown in Table </w:t>
      </w:r>
      <w:r w:rsidRPr="005B6C0B">
        <w:rPr>
          <w:color w:val="auto"/>
        </w:rPr>
        <w:t xml:space="preserve">3, the performance of the new proposed multi-modal approach is better than the previously suggested single modal approach. </w:t>
      </w:r>
      <w:r w:rsidR="00307989" w:rsidRPr="005B6C0B">
        <w:rPr>
          <w:color w:val="auto"/>
        </w:rPr>
        <w:t>The a</w:t>
      </w:r>
      <w:r w:rsidRPr="005B6C0B">
        <w:rPr>
          <w:color w:val="auto"/>
        </w:rPr>
        <w:t xml:space="preserve">dded encoder features and 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reliable in both situations whether predicting normal or autistic cases.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In order to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237904A3" w:rsidR="009130F8" w:rsidRDefault="003D0726">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w:t>
      </w:r>
      <w:r>
        <w:lastRenderedPageBreak/>
        <w:t>for exper</w:t>
      </w:r>
      <w:r w:rsidR="005D4960">
        <w:t>ts which make</w:t>
      </w:r>
      <w:r>
        <w:t xml:space="preserve"> </w:t>
      </w:r>
      <w:r w:rsidR="00944F90">
        <w:t>it</w:t>
      </w:r>
      <w:r w:rsidR="005D4960">
        <w:t xml:space="preserve"> a prominent option for initial ASD screening</w:t>
      </w:r>
      <w:r>
        <w:t xml:space="preserve"> at homes, daycares, or clinics. </w:t>
      </w:r>
    </w:p>
    <w:p w14:paraId="02752BE2" w14:textId="5D796ADB" w:rsidR="009130F8" w:rsidRDefault="003D0726">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bookmarkStart w:id="102" w:name="_Hlk125883748"/>
      <w:ins w:id="103" w:author="Lily Mo" w:date="2023-01-29T11:18:00Z">
        <w:r w:rsidR="004B323A">
          <w:t xml:space="preserve">Furthermore, we have to investigate the effects of size, shape, and color of the car on the </w:t>
        </w:r>
      </w:ins>
      <w:ins w:id="104" w:author="Lily Mo" w:date="2023-01-29T11:19:00Z">
        <w:r w:rsidR="004B323A">
          <w:t>results and the usage of ASD children.</w:t>
        </w:r>
        <w:bookmarkEnd w:id="102"/>
        <w:r w:rsidR="004B323A">
          <w:t xml:space="preserve">  </w:t>
        </w:r>
      </w:ins>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0FA96C67" w14:textId="77777777" w:rsidR="00CA1E83" w:rsidRPr="00CA1E83" w:rsidRDefault="006B2CCE" w:rsidP="00CA1E83">
      <w:pPr>
        <w:pStyle w:val="EndNoteBibliography"/>
        <w:ind w:left="720" w:hanging="720"/>
        <w:rPr>
          <w:noProof/>
        </w:rPr>
      </w:pPr>
      <w:r>
        <w:fldChar w:fldCharType="begin"/>
      </w:r>
      <w:r>
        <w:instrText xml:space="preserve"> ADDIN EN.REFLIST </w:instrText>
      </w:r>
      <w:r>
        <w:fldChar w:fldCharType="separate"/>
      </w:r>
      <w:r w:rsidR="00CA1E83" w:rsidRPr="00CA1E83">
        <w:rPr>
          <w:noProof/>
        </w:rPr>
        <w:t>1.</w:t>
      </w:r>
      <w:r w:rsidR="00CA1E83" w:rsidRPr="00CA1E83">
        <w:rPr>
          <w:noProof/>
        </w:rPr>
        <w:tab/>
        <w:t xml:space="preserve">Edition, F., </w:t>
      </w:r>
      <w:r w:rsidR="00CA1E83" w:rsidRPr="00CA1E83">
        <w:rPr>
          <w:i/>
          <w:noProof/>
        </w:rPr>
        <w:t>Diagnostic and statistical manual of mental disorders.</w:t>
      </w:r>
      <w:r w:rsidR="00CA1E83" w:rsidRPr="00CA1E83">
        <w:rPr>
          <w:noProof/>
        </w:rPr>
        <w:t xml:space="preserve"> Am Psychiatric Assoc, 2013. </w:t>
      </w:r>
      <w:r w:rsidR="00CA1E83" w:rsidRPr="00CA1E83">
        <w:rPr>
          <w:b/>
          <w:noProof/>
        </w:rPr>
        <w:t>21</w:t>
      </w:r>
      <w:r w:rsidR="00CA1E83" w:rsidRPr="00CA1E83">
        <w:rPr>
          <w:noProof/>
        </w:rPr>
        <w:t>(21): p. 591-643.</w:t>
      </w:r>
    </w:p>
    <w:p w14:paraId="7F92A454" w14:textId="77777777" w:rsidR="00CA1E83" w:rsidRPr="00CA1E83" w:rsidRDefault="00CA1E83" w:rsidP="00CA1E83">
      <w:pPr>
        <w:pStyle w:val="EndNoteBibliography"/>
        <w:ind w:left="720" w:hanging="720"/>
        <w:rPr>
          <w:noProof/>
        </w:rPr>
      </w:pPr>
      <w:r w:rsidRPr="00CA1E83">
        <w:rPr>
          <w:noProof/>
        </w:rPr>
        <w:t>2.</w:t>
      </w:r>
      <w:r w:rsidRPr="00CA1E83">
        <w:rPr>
          <w:noProof/>
        </w:rPr>
        <w:tab/>
        <w:t xml:space="preserve">Investigators, A.a.D.D.M.N.S.Y.P., </w:t>
      </w:r>
      <w:r w:rsidRPr="00CA1E83">
        <w:rPr>
          <w:i/>
          <w:noProof/>
        </w:rPr>
        <w:t>Prevalence of autism spectrum disorder among children aged 8 years—autism and developmental disabilities monitoring network, 11 sites, United States, 2010.</w:t>
      </w:r>
      <w:r w:rsidRPr="00CA1E83">
        <w:rPr>
          <w:noProof/>
        </w:rPr>
        <w:t xml:space="preserve"> Morbidity and Mortality Weekly Report: Surveillance Summaries, 2014. </w:t>
      </w:r>
      <w:r w:rsidRPr="00CA1E83">
        <w:rPr>
          <w:b/>
          <w:noProof/>
        </w:rPr>
        <w:t>63</w:t>
      </w:r>
      <w:r w:rsidRPr="00CA1E83">
        <w:rPr>
          <w:noProof/>
        </w:rPr>
        <w:t>(2): p. 1-21.</w:t>
      </w:r>
    </w:p>
    <w:p w14:paraId="159A2950" w14:textId="77777777" w:rsidR="00CA1E83" w:rsidRPr="00CA1E83" w:rsidRDefault="00CA1E83" w:rsidP="00CA1E83">
      <w:pPr>
        <w:pStyle w:val="EndNoteBibliography"/>
        <w:ind w:left="720" w:hanging="720"/>
        <w:rPr>
          <w:noProof/>
        </w:rPr>
      </w:pPr>
      <w:r w:rsidRPr="00CA1E83">
        <w:rPr>
          <w:noProof/>
        </w:rPr>
        <w:t>3.</w:t>
      </w:r>
      <w:r w:rsidRPr="00CA1E83">
        <w:rPr>
          <w:noProof/>
        </w:rPr>
        <w:tab/>
        <w:t xml:space="preserve">Thabtah, F. and D. Peebles, </w:t>
      </w:r>
      <w:r w:rsidRPr="00CA1E83">
        <w:rPr>
          <w:i/>
          <w:noProof/>
        </w:rPr>
        <w:t>Early autism screening: a comprehensive review.</w:t>
      </w:r>
      <w:r w:rsidRPr="00CA1E83">
        <w:rPr>
          <w:noProof/>
        </w:rPr>
        <w:t xml:space="preserve"> International journal of environmental research and public health, 2019. </w:t>
      </w:r>
      <w:r w:rsidRPr="00CA1E83">
        <w:rPr>
          <w:b/>
          <w:noProof/>
        </w:rPr>
        <w:t>16</w:t>
      </w:r>
      <w:r w:rsidRPr="00CA1E83">
        <w:rPr>
          <w:noProof/>
        </w:rPr>
        <w:t>(18): p. 3502.</w:t>
      </w:r>
    </w:p>
    <w:p w14:paraId="7E6B340E" w14:textId="77777777" w:rsidR="00CA1E83" w:rsidRPr="00CA1E83" w:rsidRDefault="00CA1E83" w:rsidP="00CA1E83">
      <w:pPr>
        <w:pStyle w:val="EndNoteBibliography"/>
        <w:ind w:left="720" w:hanging="720"/>
        <w:rPr>
          <w:noProof/>
        </w:rPr>
      </w:pPr>
      <w:r w:rsidRPr="00CA1E83">
        <w:rPr>
          <w:noProof/>
        </w:rPr>
        <w:t>4.</w:t>
      </w:r>
      <w:r w:rsidRPr="00CA1E83">
        <w:rPr>
          <w:noProof/>
        </w:rPr>
        <w:tab/>
        <w:t xml:space="preserve">Brooks, B.A., et al., </w:t>
      </w:r>
      <w:r w:rsidRPr="00CA1E83">
        <w:rPr>
          <w:i/>
          <w:noProof/>
        </w:rPr>
        <w:t>Implementation of web-based autism screening in an urban clinic.</w:t>
      </w:r>
      <w:r w:rsidRPr="00CA1E83">
        <w:rPr>
          <w:noProof/>
        </w:rPr>
        <w:t xml:space="preserve"> Clinical pediatrics, 2016. </w:t>
      </w:r>
      <w:r w:rsidRPr="00CA1E83">
        <w:rPr>
          <w:b/>
          <w:noProof/>
        </w:rPr>
        <w:t>55</w:t>
      </w:r>
      <w:r w:rsidRPr="00CA1E83">
        <w:rPr>
          <w:noProof/>
        </w:rPr>
        <w:t>(10): p. 927-934.</w:t>
      </w:r>
    </w:p>
    <w:p w14:paraId="7DFDDFFA" w14:textId="77777777" w:rsidR="00CA1E83" w:rsidRPr="00CA1E83" w:rsidRDefault="00CA1E83" w:rsidP="00CA1E83">
      <w:pPr>
        <w:pStyle w:val="EndNoteBibliography"/>
        <w:ind w:left="720" w:hanging="720"/>
        <w:rPr>
          <w:noProof/>
        </w:rPr>
      </w:pPr>
      <w:r w:rsidRPr="00CA1E83">
        <w:rPr>
          <w:noProof/>
        </w:rPr>
        <w:t>5.</w:t>
      </w:r>
      <w:r w:rsidRPr="00CA1E83">
        <w:rPr>
          <w:noProof/>
        </w:rPr>
        <w:tab/>
        <w:t xml:space="preserve">Shokoohi-Yekta, M., et al., </w:t>
      </w:r>
      <w:r w:rsidRPr="00CA1E83">
        <w:rPr>
          <w:i/>
          <w:noProof/>
        </w:rPr>
        <w:t>Developing Autism Screening Expert System (ASES).</w:t>
      </w:r>
      <w:r w:rsidRPr="00CA1E83">
        <w:rPr>
          <w:noProof/>
        </w:rPr>
        <w:t xml:space="preserve"> Global Journal on Technology, 2013. </w:t>
      </w:r>
      <w:r w:rsidRPr="00CA1E83">
        <w:rPr>
          <w:b/>
          <w:noProof/>
        </w:rPr>
        <w:t>4</w:t>
      </w:r>
      <w:r w:rsidRPr="00CA1E83">
        <w:rPr>
          <w:noProof/>
        </w:rPr>
        <w:t>(2).</w:t>
      </w:r>
    </w:p>
    <w:p w14:paraId="34493269" w14:textId="77777777" w:rsidR="00CA1E83" w:rsidRPr="00CA1E83" w:rsidRDefault="00CA1E83" w:rsidP="00CA1E83">
      <w:pPr>
        <w:pStyle w:val="EndNoteBibliography"/>
        <w:ind w:left="720" w:hanging="720"/>
        <w:rPr>
          <w:noProof/>
        </w:rPr>
      </w:pPr>
      <w:r w:rsidRPr="00CA1E83">
        <w:rPr>
          <w:noProof/>
        </w:rPr>
        <w:t>6.</w:t>
      </w:r>
      <w:r w:rsidRPr="00CA1E83">
        <w:rPr>
          <w:noProof/>
        </w:rPr>
        <w:tab/>
        <w:t xml:space="preserve">Crane, L., et al., </w:t>
      </w:r>
      <w:r w:rsidRPr="00CA1E83">
        <w:rPr>
          <w:i/>
          <w:noProof/>
        </w:rPr>
        <w:t>Experiences of autism diagnosis: A survey of over 1000 parents in the United Kingdom.</w:t>
      </w:r>
      <w:r w:rsidRPr="00CA1E83">
        <w:rPr>
          <w:noProof/>
        </w:rPr>
        <w:t xml:space="preserve"> Autism, 2016. </w:t>
      </w:r>
      <w:r w:rsidRPr="00CA1E83">
        <w:rPr>
          <w:b/>
          <w:noProof/>
        </w:rPr>
        <w:t>20</w:t>
      </w:r>
      <w:r w:rsidRPr="00CA1E83">
        <w:rPr>
          <w:noProof/>
        </w:rPr>
        <w:t>(2): p. 153-162.</w:t>
      </w:r>
    </w:p>
    <w:p w14:paraId="13B84918" w14:textId="77777777" w:rsidR="00CA1E83" w:rsidRPr="00CA1E83" w:rsidRDefault="00CA1E83" w:rsidP="00CA1E83">
      <w:pPr>
        <w:pStyle w:val="EndNoteBibliography"/>
        <w:ind w:left="720" w:hanging="720"/>
        <w:rPr>
          <w:i/>
          <w:noProof/>
        </w:rPr>
      </w:pPr>
      <w:r w:rsidRPr="00CA1E83">
        <w:rPr>
          <w:noProof/>
        </w:rPr>
        <w:t>7.</w:t>
      </w:r>
      <w:r w:rsidRPr="00CA1E83">
        <w:rPr>
          <w:noProof/>
        </w:rPr>
        <w:tab/>
        <w:t xml:space="preserve">Hewitson, L., </w:t>
      </w:r>
      <w:r w:rsidRPr="00CA1E83">
        <w:rPr>
          <w:i/>
          <w:noProof/>
        </w:rPr>
        <w:t>Scientific challenges in developing biological markers for autism.</w:t>
      </w:r>
    </w:p>
    <w:p w14:paraId="5F05F87E" w14:textId="77777777" w:rsidR="00CA1E83" w:rsidRPr="00CA1E83" w:rsidRDefault="00CA1E83" w:rsidP="00CA1E83">
      <w:pPr>
        <w:pStyle w:val="EndNoteBibliography"/>
        <w:ind w:left="720" w:hanging="720"/>
        <w:rPr>
          <w:noProof/>
        </w:rPr>
      </w:pPr>
      <w:r w:rsidRPr="00CA1E83">
        <w:rPr>
          <w:noProof/>
        </w:rPr>
        <w:t>8.</w:t>
      </w:r>
      <w:r w:rsidRPr="00CA1E83">
        <w:rPr>
          <w:noProof/>
        </w:rPr>
        <w:tab/>
        <w:t xml:space="preserve">Eslami, T. and F. Saeed. </w:t>
      </w:r>
      <w:r w:rsidRPr="00CA1E83">
        <w:rPr>
          <w:i/>
          <w:noProof/>
        </w:rPr>
        <w:t>Auto-ASD-network: a technique based on deep learning and support vector machines for diagnosing autism spectrum disorder using fMRI data</w:t>
      </w:r>
      <w:r w:rsidRPr="00CA1E83">
        <w:rPr>
          <w:noProof/>
        </w:rPr>
        <w:t>. 2019.</w:t>
      </w:r>
    </w:p>
    <w:p w14:paraId="124E9D36" w14:textId="77777777" w:rsidR="00CA1E83" w:rsidRPr="00CA1E83" w:rsidRDefault="00CA1E83" w:rsidP="00CA1E83">
      <w:pPr>
        <w:pStyle w:val="EndNoteBibliography"/>
        <w:ind w:left="720" w:hanging="720"/>
        <w:rPr>
          <w:noProof/>
        </w:rPr>
      </w:pPr>
      <w:r w:rsidRPr="00CA1E83">
        <w:rPr>
          <w:noProof/>
        </w:rPr>
        <w:t>9.</w:t>
      </w:r>
      <w:r w:rsidRPr="00CA1E83">
        <w:rPr>
          <w:noProof/>
        </w:rPr>
        <w:tab/>
        <w:t xml:space="preserve">Bosl, W.J., H. Tager-Flusberg, and C.A. Nelson, </w:t>
      </w:r>
      <w:r w:rsidRPr="00CA1E83">
        <w:rPr>
          <w:i/>
          <w:noProof/>
        </w:rPr>
        <w:t>EEG analytics for early detection of autism spectrum disorder: a data-driven approach.</w:t>
      </w:r>
      <w:r w:rsidRPr="00CA1E83">
        <w:rPr>
          <w:noProof/>
        </w:rPr>
        <w:t xml:space="preserve"> Scientific reports, 2018. </w:t>
      </w:r>
      <w:r w:rsidRPr="00CA1E83">
        <w:rPr>
          <w:b/>
          <w:noProof/>
        </w:rPr>
        <w:t>8</w:t>
      </w:r>
      <w:r w:rsidRPr="00CA1E83">
        <w:rPr>
          <w:noProof/>
        </w:rPr>
        <w:t>(1): p. 1-20.</w:t>
      </w:r>
    </w:p>
    <w:p w14:paraId="1CED9069" w14:textId="77777777" w:rsidR="00CA1E83" w:rsidRPr="00CA1E83" w:rsidRDefault="00CA1E83" w:rsidP="00CA1E83">
      <w:pPr>
        <w:pStyle w:val="EndNoteBibliography"/>
        <w:ind w:left="720" w:hanging="720"/>
        <w:rPr>
          <w:noProof/>
        </w:rPr>
      </w:pPr>
      <w:r w:rsidRPr="00CA1E83">
        <w:rPr>
          <w:noProof/>
        </w:rPr>
        <w:t>10.</w:t>
      </w:r>
      <w:r w:rsidRPr="00CA1E83">
        <w:rPr>
          <w:noProof/>
        </w:rPr>
        <w:tab/>
        <w:t xml:space="preserve">Rad, N.M., et al., </w:t>
      </w:r>
      <w:r w:rsidRPr="00CA1E83">
        <w:rPr>
          <w:i/>
          <w:noProof/>
        </w:rPr>
        <w:t>Deep learning for automatic stereotypical motor movement detection using wearable sensors in autism spectrum disorders.</w:t>
      </w:r>
      <w:r w:rsidRPr="00CA1E83">
        <w:rPr>
          <w:noProof/>
        </w:rPr>
        <w:t xml:space="preserve"> Signal Processing, 2018. </w:t>
      </w:r>
      <w:r w:rsidRPr="00CA1E83">
        <w:rPr>
          <w:b/>
          <w:noProof/>
        </w:rPr>
        <w:t>144</w:t>
      </w:r>
      <w:r w:rsidRPr="00CA1E83">
        <w:rPr>
          <w:noProof/>
        </w:rPr>
        <w:t>: p. 180-191.</w:t>
      </w:r>
    </w:p>
    <w:p w14:paraId="0C1ECD8E" w14:textId="77777777" w:rsidR="00CA1E83" w:rsidRPr="00CA1E83" w:rsidRDefault="00CA1E83" w:rsidP="00CA1E83">
      <w:pPr>
        <w:pStyle w:val="EndNoteBibliography"/>
        <w:ind w:left="720" w:hanging="720"/>
        <w:rPr>
          <w:noProof/>
        </w:rPr>
      </w:pPr>
      <w:r w:rsidRPr="00CA1E83">
        <w:rPr>
          <w:noProof/>
        </w:rPr>
        <w:t>11.</w:t>
      </w:r>
      <w:r w:rsidRPr="00CA1E83">
        <w:rPr>
          <w:noProof/>
        </w:rPr>
        <w:tab/>
        <w:t xml:space="preserve">Nag, A., et al., </w:t>
      </w:r>
      <w:r w:rsidRPr="00CA1E83">
        <w:rPr>
          <w:i/>
          <w:noProof/>
        </w:rPr>
        <w:t>Toward continuous social phenotyping: analyzing gaze patterns in an emotion recognition task for children with autism through wearable smart glasses.</w:t>
      </w:r>
      <w:r w:rsidRPr="00CA1E83">
        <w:rPr>
          <w:noProof/>
        </w:rPr>
        <w:t xml:space="preserve"> Journal of medical Internet research, 2020. </w:t>
      </w:r>
      <w:r w:rsidRPr="00CA1E83">
        <w:rPr>
          <w:b/>
          <w:noProof/>
        </w:rPr>
        <w:t>22</w:t>
      </w:r>
      <w:r w:rsidRPr="00CA1E83">
        <w:rPr>
          <w:noProof/>
        </w:rPr>
        <w:t>(4): p. e13810.</w:t>
      </w:r>
    </w:p>
    <w:p w14:paraId="355CA50E" w14:textId="77777777" w:rsidR="00CA1E83" w:rsidRPr="00CA1E83" w:rsidRDefault="00CA1E83" w:rsidP="00CA1E83">
      <w:pPr>
        <w:pStyle w:val="EndNoteBibliography"/>
        <w:ind w:left="720" w:hanging="720"/>
        <w:rPr>
          <w:noProof/>
        </w:rPr>
      </w:pPr>
      <w:r w:rsidRPr="00CA1E83">
        <w:rPr>
          <w:noProof/>
        </w:rPr>
        <w:t>12.</w:t>
      </w:r>
      <w:r w:rsidRPr="00CA1E83">
        <w:rPr>
          <w:noProof/>
        </w:rPr>
        <w:tab/>
        <w:t xml:space="preserve">Moghadas, M. and H. Moradi. </w:t>
      </w:r>
      <w:r w:rsidRPr="00CA1E83">
        <w:rPr>
          <w:i/>
          <w:noProof/>
        </w:rPr>
        <w:t>Analyzing human-robot interaction using machine vision for autism screening</w:t>
      </w:r>
      <w:r w:rsidRPr="00CA1E83">
        <w:rPr>
          <w:noProof/>
        </w:rPr>
        <w:t>. 2018. IEEE.</w:t>
      </w:r>
    </w:p>
    <w:p w14:paraId="0DBCD0E9" w14:textId="77777777" w:rsidR="00CA1E83" w:rsidRPr="00CA1E83" w:rsidRDefault="00CA1E83" w:rsidP="00CA1E83">
      <w:pPr>
        <w:pStyle w:val="EndNoteBibliography"/>
        <w:ind w:left="720" w:hanging="720"/>
        <w:rPr>
          <w:noProof/>
        </w:rPr>
      </w:pPr>
      <w:r w:rsidRPr="00CA1E83">
        <w:rPr>
          <w:noProof/>
        </w:rPr>
        <w:t>13.</w:t>
      </w:r>
      <w:r w:rsidRPr="00CA1E83">
        <w:rPr>
          <w:noProof/>
        </w:rPr>
        <w:tab/>
        <w:t xml:space="preserve">Moradi, H., et al. </w:t>
      </w:r>
      <w:r w:rsidRPr="00CA1E83">
        <w:rPr>
          <w:i/>
          <w:noProof/>
        </w:rPr>
        <w:t>Autism screening using an intelligent toy car</w:t>
      </w:r>
      <w:r w:rsidRPr="00CA1E83">
        <w:rPr>
          <w:noProof/>
        </w:rPr>
        <w:t>. 2017. Springer.</w:t>
      </w:r>
    </w:p>
    <w:p w14:paraId="093BD262" w14:textId="77777777" w:rsidR="00CA1E83" w:rsidRPr="00CA1E83" w:rsidRDefault="00CA1E83" w:rsidP="00CA1E83">
      <w:pPr>
        <w:pStyle w:val="EndNoteBibliography"/>
        <w:ind w:left="720" w:hanging="720"/>
        <w:rPr>
          <w:noProof/>
        </w:rPr>
      </w:pPr>
      <w:r w:rsidRPr="00CA1E83">
        <w:rPr>
          <w:noProof/>
        </w:rPr>
        <w:t>14.</w:t>
      </w:r>
      <w:r w:rsidRPr="00CA1E83">
        <w:rPr>
          <w:noProof/>
        </w:rPr>
        <w:tab/>
        <w:t xml:space="preserve">Sanchez-Garcia, A.B., et al., </w:t>
      </w:r>
      <w:r w:rsidRPr="00CA1E83">
        <w:rPr>
          <w:i/>
          <w:noProof/>
        </w:rPr>
        <w:t>Toddler screening for autism spectrum disorder: A meta-analysis of diagnostic accuracy.</w:t>
      </w:r>
      <w:r w:rsidRPr="00CA1E83">
        <w:rPr>
          <w:noProof/>
        </w:rPr>
        <w:t xml:space="preserve"> Journal of autism and developmental disorders, 2019. </w:t>
      </w:r>
      <w:r w:rsidRPr="00CA1E83">
        <w:rPr>
          <w:b/>
          <w:noProof/>
        </w:rPr>
        <w:t>49</w:t>
      </w:r>
      <w:r w:rsidRPr="00CA1E83">
        <w:rPr>
          <w:noProof/>
        </w:rPr>
        <w:t>(5): p. 1837-1852.</w:t>
      </w:r>
    </w:p>
    <w:p w14:paraId="3E6DCF33" w14:textId="77777777" w:rsidR="00CA1E83" w:rsidRPr="00CA1E83" w:rsidRDefault="00CA1E83" w:rsidP="00CA1E83">
      <w:pPr>
        <w:pStyle w:val="EndNoteBibliography"/>
        <w:ind w:left="720" w:hanging="720"/>
        <w:rPr>
          <w:noProof/>
        </w:rPr>
      </w:pPr>
      <w:r w:rsidRPr="00CA1E83">
        <w:rPr>
          <w:noProof/>
        </w:rPr>
        <w:t>15.</w:t>
      </w:r>
      <w:r w:rsidRPr="00CA1E83">
        <w:rPr>
          <w:noProof/>
        </w:rPr>
        <w:tab/>
        <w:t xml:space="preserve">Kohli, M., A.K. Kar, and S. Sinha, </w:t>
      </w:r>
      <w:r w:rsidRPr="00CA1E83">
        <w:rPr>
          <w:i/>
          <w:noProof/>
        </w:rPr>
        <w:t>The role of intelligent technologies in early detection of autism spectrum disorder (asd): A scoping review.</w:t>
      </w:r>
      <w:r w:rsidRPr="00CA1E83">
        <w:rPr>
          <w:noProof/>
        </w:rPr>
        <w:t xml:space="preserve"> IEEE Access, 2022.</w:t>
      </w:r>
    </w:p>
    <w:p w14:paraId="3661E0C1" w14:textId="77777777" w:rsidR="00CA1E83" w:rsidRPr="00CA1E83" w:rsidRDefault="00CA1E83" w:rsidP="00CA1E83">
      <w:pPr>
        <w:pStyle w:val="EndNoteBibliography"/>
        <w:ind w:left="720" w:hanging="720"/>
        <w:rPr>
          <w:noProof/>
        </w:rPr>
      </w:pPr>
      <w:r w:rsidRPr="00CA1E83">
        <w:rPr>
          <w:noProof/>
        </w:rPr>
        <w:t>16.</w:t>
      </w:r>
      <w:r w:rsidRPr="00CA1E83">
        <w:rPr>
          <w:noProof/>
        </w:rPr>
        <w:tab/>
        <w:t xml:space="preserve">de Belen, R.A.J., et al., </w:t>
      </w:r>
      <w:r w:rsidRPr="00CA1E83">
        <w:rPr>
          <w:i/>
          <w:noProof/>
        </w:rPr>
        <w:t>Computer vision in autism spectrum disorder research: a systematic review of published studies from 2009 to 2019.</w:t>
      </w:r>
      <w:r w:rsidRPr="00CA1E83">
        <w:rPr>
          <w:noProof/>
        </w:rPr>
        <w:t xml:space="preserve"> Translational psychiatry, 2020. </w:t>
      </w:r>
      <w:r w:rsidRPr="00CA1E83">
        <w:rPr>
          <w:b/>
          <w:noProof/>
        </w:rPr>
        <w:t>10</w:t>
      </w:r>
      <w:r w:rsidRPr="00CA1E83">
        <w:rPr>
          <w:noProof/>
        </w:rPr>
        <w:t>(1): p. 333.</w:t>
      </w:r>
    </w:p>
    <w:p w14:paraId="2439F818" w14:textId="77777777" w:rsidR="00CA1E83" w:rsidRPr="00CA1E83" w:rsidRDefault="00CA1E83" w:rsidP="00CA1E83">
      <w:pPr>
        <w:pStyle w:val="EndNoteBibliography"/>
        <w:ind w:left="720" w:hanging="720"/>
        <w:rPr>
          <w:noProof/>
        </w:rPr>
      </w:pPr>
      <w:r w:rsidRPr="00CA1E83">
        <w:rPr>
          <w:noProof/>
        </w:rPr>
        <w:t>17.</w:t>
      </w:r>
      <w:r w:rsidRPr="00CA1E83">
        <w:rPr>
          <w:noProof/>
        </w:rPr>
        <w:tab/>
        <w:t xml:space="preserve">Song, D.-Y., et al., </w:t>
      </w:r>
      <w:r w:rsidRPr="00CA1E83">
        <w:rPr>
          <w:i/>
          <w:noProof/>
        </w:rPr>
        <w:t>The use of artificial intelligence in screening and diagnosis of autism spectrum disorder: a literature review.</w:t>
      </w:r>
      <w:r w:rsidRPr="00CA1E83">
        <w:rPr>
          <w:noProof/>
        </w:rPr>
        <w:t xml:space="preserve"> Journal of the Korean Academy of Child and Adolescent Psychiatry, 2019. </w:t>
      </w:r>
      <w:r w:rsidRPr="00CA1E83">
        <w:rPr>
          <w:b/>
          <w:noProof/>
        </w:rPr>
        <w:t>30</w:t>
      </w:r>
      <w:r w:rsidRPr="00CA1E83">
        <w:rPr>
          <w:noProof/>
        </w:rPr>
        <w:t>(4): p. 145.</w:t>
      </w:r>
    </w:p>
    <w:p w14:paraId="21C3D9C0" w14:textId="77777777" w:rsidR="00CA1E83" w:rsidRPr="00CA1E83" w:rsidRDefault="00CA1E83" w:rsidP="00CA1E83">
      <w:pPr>
        <w:pStyle w:val="EndNoteBibliography"/>
        <w:ind w:left="720" w:hanging="720"/>
        <w:rPr>
          <w:noProof/>
        </w:rPr>
      </w:pPr>
      <w:r w:rsidRPr="00CA1E83">
        <w:rPr>
          <w:noProof/>
        </w:rPr>
        <w:t>18.</w:t>
      </w:r>
      <w:r w:rsidRPr="00CA1E83">
        <w:rPr>
          <w:noProof/>
        </w:rPr>
        <w:tab/>
        <w:t xml:space="preserve">Rakić, M., et al., </w:t>
      </w:r>
      <w:r w:rsidRPr="00CA1E83">
        <w:rPr>
          <w:i/>
          <w:noProof/>
        </w:rPr>
        <w:t>Improving the detection of autism spectrum disorder by combining structural and functional MRI information.</w:t>
      </w:r>
      <w:r w:rsidRPr="00CA1E83">
        <w:rPr>
          <w:noProof/>
        </w:rPr>
        <w:t xml:space="preserve"> NeuroImage: Clinical, 2020. </w:t>
      </w:r>
      <w:r w:rsidRPr="00CA1E83">
        <w:rPr>
          <w:b/>
          <w:noProof/>
        </w:rPr>
        <w:t>25</w:t>
      </w:r>
      <w:r w:rsidRPr="00CA1E83">
        <w:rPr>
          <w:noProof/>
        </w:rPr>
        <w:t>: p. 102181.</w:t>
      </w:r>
    </w:p>
    <w:p w14:paraId="4756D873" w14:textId="77777777" w:rsidR="00CA1E83" w:rsidRPr="00CA1E83" w:rsidRDefault="00CA1E83" w:rsidP="00CA1E83">
      <w:pPr>
        <w:pStyle w:val="EndNoteBibliography"/>
        <w:ind w:left="720" w:hanging="720"/>
        <w:rPr>
          <w:noProof/>
        </w:rPr>
      </w:pPr>
      <w:r w:rsidRPr="00CA1E83">
        <w:rPr>
          <w:noProof/>
        </w:rPr>
        <w:lastRenderedPageBreak/>
        <w:t>19.</w:t>
      </w:r>
      <w:r w:rsidRPr="00CA1E83">
        <w:rPr>
          <w:noProof/>
        </w:rPr>
        <w:tab/>
        <w:t xml:space="preserve">Kang, J., et al., </w:t>
      </w:r>
      <w:r w:rsidRPr="00CA1E83">
        <w:rPr>
          <w:i/>
          <w:noProof/>
        </w:rPr>
        <w:t>The identification of children with autism spectrum disorder by SVM approach on EEG and eye-tracking data.</w:t>
      </w:r>
      <w:r w:rsidRPr="00CA1E83">
        <w:rPr>
          <w:noProof/>
        </w:rPr>
        <w:t xml:space="preserve"> Computers in biology and medicine, 2020. </w:t>
      </w:r>
      <w:r w:rsidRPr="00CA1E83">
        <w:rPr>
          <w:b/>
          <w:noProof/>
        </w:rPr>
        <w:t>120</w:t>
      </w:r>
      <w:r w:rsidRPr="00CA1E83">
        <w:rPr>
          <w:noProof/>
        </w:rPr>
        <w:t>: p. 103722.</w:t>
      </w:r>
    </w:p>
    <w:p w14:paraId="03DE23EB" w14:textId="77777777" w:rsidR="00CA1E83" w:rsidRPr="00CA1E83" w:rsidRDefault="00CA1E83" w:rsidP="00CA1E83">
      <w:pPr>
        <w:pStyle w:val="EndNoteBibliography"/>
        <w:ind w:left="720" w:hanging="720"/>
        <w:rPr>
          <w:noProof/>
        </w:rPr>
      </w:pPr>
      <w:r w:rsidRPr="00CA1E83">
        <w:rPr>
          <w:noProof/>
        </w:rPr>
        <w:t>20.</w:t>
      </w:r>
      <w:r w:rsidRPr="00CA1E83">
        <w:rPr>
          <w:noProof/>
        </w:rPr>
        <w:tab/>
        <w:t xml:space="preserve">Coronato, A. and G.D. Pietro. </w:t>
      </w:r>
      <w:r w:rsidRPr="00CA1E83">
        <w:rPr>
          <w:i/>
          <w:noProof/>
        </w:rPr>
        <w:t>Detection of motion disorders of patients with autism spectrum disorders</w:t>
      </w:r>
      <w:r w:rsidRPr="00CA1E83">
        <w:rPr>
          <w:noProof/>
        </w:rPr>
        <w:t xml:space="preserve">. in </w:t>
      </w:r>
      <w:r w:rsidRPr="00CA1E83">
        <w:rPr>
          <w:i/>
          <w:noProof/>
        </w:rPr>
        <w:t>International Workshop on Ambient Assisted Living</w:t>
      </w:r>
      <w:r w:rsidRPr="00CA1E83">
        <w:rPr>
          <w:noProof/>
        </w:rPr>
        <w:t>. 2012. Springer.</w:t>
      </w:r>
    </w:p>
    <w:p w14:paraId="3FEAC3FC" w14:textId="77777777" w:rsidR="00CA1E83" w:rsidRPr="00CA1E83" w:rsidRDefault="00CA1E83" w:rsidP="00CA1E83">
      <w:pPr>
        <w:pStyle w:val="EndNoteBibliography"/>
        <w:ind w:left="720" w:hanging="720"/>
        <w:rPr>
          <w:noProof/>
        </w:rPr>
      </w:pPr>
      <w:r w:rsidRPr="00CA1E83">
        <w:rPr>
          <w:noProof/>
        </w:rPr>
        <w:t>21.</w:t>
      </w:r>
      <w:r w:rsidRPr="00CA1E83">
        <w:rPr>
          <w:noProof/>
        </w:rPr>
        <w:tab/>
        <w:t xml:space="preserve">Baron-Cohen, S., </w:t>
      </w:r>
      <w:r w:rsidRPr="00CA1E83">
        <w:rPr>
          <w:i/>
          <w:noProof/>
        </w:rPr>
        <w:t>Autism and Asperger syndrome</w:t>
      </w:r>
      <w:r w:rsidRPr="00CA1E83">
        <w:rPr>
          <w:noProof/>
        </w:rPr>
        <w:t>. 2008: OUP Oxford.</w:t>
      </w:r>
    </w:p>
    <w:p w14:paraId="31DC87EC" w14:textId="77777777" w:rsidR="00CA1E83" w:rsidRPr="00CA1E83" w:rsidRDefault="00CA1E83" w:rsidP="00CA1E83">
      <w:pPr>
        <w:pStyle w:val="EndNoteBibliography"/>
        <w:ind w:left="720" w:hanging="720"/>
        <w:rPr>
          <w:noProof/>
        </w:rPr>
      </w:pPr>
      <w:r w:rsidRPr="00CA1E83">
        <w:rPr>
          <w:noProof/>
        </w:rPr>
        <w:t>22.</w:t>
      </w:r>
      <w:r w:rsidRPr="00CA1E83">
        <w:rPr>
          <w:noProof/>
        </w:rPr>
        <w:tab/>
        <w:t xml:space="preserve">Oberleitner, R., G. Abowd, and J.S. Suri, </w:t>
      </w:r>
      <w:r w:rsidRPr="00CA1E83">
        <w:rPr>
          <w:i/>
          <w:noProof/>
        </w:rPr>
        <w:t>Behavior Imaging®’s assessment technology: a mobile infrastructure to transform autism diagnosis and treatment</w:t>
      </w:r>
      <w:r w:rsidRPr="00CA1E83">
        <w:rPr>
          <w:noProof/>
        </w:rPr>
        <w:t xml:space="preserve">, in </w:t>
      </w:r>
      <w:r w:rsidRPr="00CA1E83">
        <w:rPr>
          <w:i/>
          <w:noProof/>
        </w:rPr>
        <w:t>Imaging the Brain in Autism</w:t>
      </w:r>
      <w:r w:rsidRPr="00CA1E83">
        <w:rPr>
          <w:noProof/>
        </w:rPr>
        <w:t>. 2013, Springer. p. 371-380.</w:t>
      </w:r>
    </w:p>
    <w:p w14:paraId="4E12C794" w14:textId="77777777" w:rsidR="00CA1E83" w:rsidRPr="00CA1E83" w:rsidRDefault="00CA1E83" w:rsidP="00CA1E83">
      <w:pPr>
        <w:pStyle w:val="EndNoteBibliography"/>
        <w:ind w:left="720" w:hanging="720"/>
        <w:rPr>
          <w:noProof/>
        </w:rPr>
      </w:pPr>
      <w:r w:rsidRPr="00CA1E83">
        <w:rPr>
          <w:noProof/>
        </w:rPr>
        <w:t>23.</w:t>
      </w:r>
      <w:r w:rsidRPr="00CA1E83">
        <w:rPr>
          <w:noProof/>
        </w:rPr>
        <w:tab/>
        <w:t xml:space="preserve">Taban, R., A. Parsa, and H. Moradi. </w:t>
      </w:r>
      <w:r w:rsidRPr="00CA1E83">
        <w:rPr>
          <w:i/>
          <w:noProof/>
        </w:rPr>
        <w:t>Tip-Toe Walking Detection Using CPG Parameters from Skeleton Data Gathered by Kinect</w:t>
      </w:r>
      <w:r w:rsidRPr="00CA1E83">
        <w:rPr>
          <w:noProof/>
        </w:rPr>
        <w:t>. 2017. Springer.</w:t>
      </w:r>
    </w:p>
    <w:p w14:paraId="18253DE6" w14:textId="77777777" w:rsidR="00CA1E83" w:rsidRPr="00CA1E83" w:rsidRDefault="00CA1E83" w:rsidP="00CA1E83">
      <w:pPr>
        <w:pStyle w:val="EndNoteBibliography"/>
        <w:ind w:left="720" w:hanging="720"/>
        <w:rPr>
          <w:noProof/>
        </w:rPr>
      </w:pPr>
      <w:r w:rsidRPr="00CA1E83">
        <w:rPr>
          <w:noProof/>
        </w:rPr>
        <w:t>24.</w:t>
      </w:r>
      <w:r w:rsidRPr="00CA1E83">
        <w:rPr>
          <w:noProof/>
        </w:rPr>
        <w:tab/>
        <w:t xml:space="preserve">Sapiro, G., J. Hashemi, and G. Dawson, </w:t>
      </w:r>
      <w:r w:rsidRPr="00CA1E83">
        <w:rPr>
          <w:i/>
          <w:noProof/>
        </w:rPr>
        <w:t>Computer vision and behavioral phenotyping: an autism case study.</w:t>
      </w:r>
      <w:r w:rsidRPr="00CA1E83">
        <w:rPr>
          <w:noProof/>
        </w:rPr>
        <w:t xml:space="preserve"> Current Opinion in Biomedical Engineering, 2019. </w:t>
      </w:r>
      <w:r w:rsidRPr="00CA1E83">
        <w:rPr>
          <w:b/>
          <w:noProof/>
        </w:rPr>
        <w:t>9</w:t>
      </w:r>
      <w:r w:rsidRPr="00CA1E83">
        <w:rPr>
          <w:noProof/>
        </w:rPr>
        <w:t>: p. 14-20.</w:t>
      </w:r>
    </w:p>
    <w:p w14:paraId="1C47C1B0" w14:textId="77777777" w:rsidR="00CA1E83" w:rsidRPr="00CA1E83" w:rsidRDefault="00CA1E83" w:rsidP="00CA1E83">
      <w:pPr>
        <w:pStyle w:val="EndNoteBibliography"/>
        <w:ind w:left="720" w:hanging="720"/>
        <w:rPr>
          <w:noProof/>
        </w:rPr>
      </w:pPr>
      <w:r w:rsidRPr="00CA1E83">
        <w:rPr>
          <w:noProof/>
        </w:rPr>
        <w:t>25.</w:t>
      </w:r>
      <w:r w:rsidRPr="00CA1E83">
        <w:rPr>
          <w:noProof/>
        </w:rPr>
        <w:tab/>
        <w:t xml:space="preserve">Campbell, K., et al., </w:t>
      </w:r>
      <w:r w:rsidRPr="00CA1E83">
        <w:rPr>
          <w:i/>
          <w:noProof/>
        </w:rPr>
        <w:t>Computer vision analysis captures atypical attention in toddlers with autism.</w:t>
      </w:r>
      <w:r w:rsidRPr="00CA1E83">
        <w:rPr>
          <w:noProof/>
        </w:rPr>
        <w:t xml:space="preserve"> Autism, 2019. </w:t>
      </w:r>
      <w:r w:rsidRPr="00CA1E83">
        <w:rPr>
          <w:b/>
          <w:noProof/>
        </w:rPr>
        <w:t>23</w:t>
      </w:r>
      <w:r w:rsidRPr="00CA1E83">
        <w:rPr>
          <w:noProof/>
        </w:rPr>
        <w:t>(3): p. 619-628.</w:t>
      </w:r>
    </w:p>
    <w:p w14:paraId="7341952D" w14:textId="77777777" w:rsidR="00CA1E83" w:rsidRPr="00CA1E83" w:rsidRDefault="00CA1E83" w:rsidP="00CA1E83">
      <w:pPr>
        <w:pStyle w:val="EndNoteBibliography"/>
        <w:ind w:left="720" w:hanging="720"/>
        <w:rPr>
          <w:noProof/>
        </w:rPr>
      </w:pPr>
      <w:r w:rsidRPr="00CA1E83">
        <w:rPr>
          <w:noProof/>
        </w:rPr>
        <w:t>26.</w:t>
      </w:r>
      <w:r w:rsidRPr="00CA1E83">
        <w:rPr>
          <w:noProof/>
        </w:rPr>
        <w:tab/>
        <w:t xml:space="preserve">Lanini, M., et al. </w:t>
      </w:r>
      <w:r w:rsidRPr="00CA1E83">
        <w:rPr>
          <w:i/>
          <w:noProof/>
        </w:rPr>
        <w:t>Sensorized toys to identify the early ‘red flags’ of autistic spectrum disorders in preschoolers</w:t>
      </w:r>
      <w:r w:rsidRPr="00CA1E83">
        <w:rPr>
          <w:noProof/>
        </w:rPr>
        <w:t>. 2018. Springer.</w:t>
      </w:r>
    </w:p>
    <w:p w14:paraId="2558F1EA" w14:textId="77777777" w:rsidR="00CA1E83" w:rsidRPr="00CA1E83" w:rsidRDefault="00CA1E83" w:rsidP="00CA1E83">
      <w:pPr>
        <w:pStyle w:val="EndNoteBibliography"/>
        <w:ind w:left="720" w:hanging="720"/>
        <w:rPr>
          <w:noProof/>
        </w:rPr>
      </w:pPr>
      <w:r w:rsidRPr="00CA1E83">
        <w:rPr>
          <w:noProof/>
        </w:rPr>
        <w:t>27.</w:t>
      </w:r>
      <w:r w:rsidRPr="00CA1E83">
        <w:rPr>
          <w:noProof/>
        </w:rPr>
        <w:tab/>
        <w:t xml:space="preserve">Boccanfuso, L., et al. </w:t>
      </w:r>
      <w:r w:rsidRPr="00CA1E83">
        <w:rPr>
          <w:i/>
          <w:noProof/>
        </w:rPr>
        <w:t>Emotional robot to examine different play patterns and affective responses of children with and without ASD</w:t>
      </w:r>
      <w:r w:rsidRPr="00CA1E83">
        <w:rPr>
          <w:noProof/>
        </w:rPr>
        <w:t xml:space="preserve">. in </w:t>
      </w:r>
      <w:r w:rsidRPr="00CA1E83">
        <w:rPr>
          <w:i/>
          <w:noProof/>
        </w:rPr>
        <w:t>2016 11th ACM/IEEE International Conference on Human-Robot Interaction (HRI)</w:t>
      </w:r>
      <w:r w:rsidRPr="00CA1E83">
        <w:rPr>
          <w:noProof/>
        </w:rPr>
        <w:t>. 2016. IEEE.</w:t>
      </w:r>
    </w:p>
    <w:p w14:paraId="48D60E8D" w14:textId="77777777" w:rsidR="00CA1E83" w:rsidRPr="00CA1E83" w:rsidRDefault="00CA1E83" w:rsidP="00CA1E83">
      <w:pPr>
        <w:pStyle w:val="EndNoteBibliography"/>
        <w:ind w:left="720" w:hanging="720"/>
        <w:rPr>
          <w:noProof/>
        </w:rPr>
      </w:pPr>
      <w:r w:rsidRPr="00CA1E83">
        <w:rPr>
          <w:noProof/>
        </w:rPr>
        <w:t>28.</w:t>
      </w:r>
      <w:r w:rsidRPr="00CA1E83">
        <w:rPr>
          <w:noProof/>
        </w:rPr>
        <w:tab/>
        <w:t xml:space="preserve">Li, B., et al. </w:t>
      </w:r>
      <w:r w:rsidRPr="00CA1E83">
        <w:rPr>
          <w:i/>
          <w:noProof/>
        </w:rPr>
        <w:t>Human robot activity classification based on accelerometer and gyroscope</w:t>
      </w:r>
      <w:r w:rsidRPr="00CA1E83">
        <w:rPr>
          <w:noProof/>
        </w:rPr>
        <w:t xml:space="preserve">. in </w:t>
      </w:r>
      <w:r w:rsidRPr="00CA1E83">
        <w:rPr>
          <w:i/>
          <w:noProof/>
        </w:rPr>
        <w:t>2016 25th IEEE international symposium on robot and human interactive communication (RO-MAN). Presented at the 2016 25th IEEE international symposium on robot and human interactive communication (RO-MAN)</w:t>
      </w:r>
      <w:r w:rsidRPr="00CA1E83">
        <w:rPr>
          <w:noProof/>
        </w:rPr>
        <w:t>. 2016.</w:t>
      </w:r>
    </w:p>
    <w:p w14:paraId="11FDC5F4" w14:textId="77777777" w:rsidR="00CA1E83" w:rsidRPr="00CA1E83" w:rsidRDefault="00CA1E83" w:rsidP="00CA1E83">
      <w:pPr>
        <w:pStyle w:val="EndNoteBibliography"/>
        <w:ind w:left="720" w:hanging="720"/>
        <w:rPr>
          <w:noProof/>
        </w:rPr>
      </w:pPr>
      <w:r w:rsidRPr="00CA1E83">
        <w:rPr>
          <w:noProof/>
        </w:rPr>
        <w:t>29.</w:t>
      </w:r>
      <w:r w:rsidRPr="00CA1E83">
        <w:rPr>
          <w:noProof/>
        </w:rPr>
        <w:tab/>
        <w:t xml:space="preserve">Harrop, C., et al., </w:t>
      </w:r>
      <w:r w:rsidRPr="00CA1E83">
        <w:rPr>
          <w:i/>
          <w:noProof/>
        </w:rPr>
        <w:t>Play complexity and toy engagement in preschoolers with autism spectrum disorder: Do girls and boys differ?</w:t>
      </w:r>
      <w:r w:rsidRPr="00CA1E83">
        <w:rPr>
          <w:noProof/>
        </w:rPr>
        <w:t xml:space="preserve"> Autism, 2017. </w:t>
      </w:r>
      <w:r w:rsidRPr="00CA1E83">
        <w:rPr>
          <w:b/>
          <w:noProof/>
        </w:rPr>
        <w:t>21</w:t>
      </w:r>
      <w:r w:rsidRPr="00CA1E83">
        <w:rPr>
          <w:noProof/>
        </w:rPr>
        <w:t>(1): p. 37-50.</w:t>
      </w:r>
    </w:p>
    <w:p w14:paraId="40DF7BA8" w14:textId="77777777" w:rsidR="00CA1E83" w:rsidRPr="00CA1E83" w:rsidRDefault="00CA1E83" w:rsidP="00CA1E83">
      <w:pPr>
        <w:pStyle w:val="EndNoteBibliography"/>
        <w:ind w:left="720" w:hanging="720"/>
        <w:rPr>
          <w:noProof/>
        </w:rPr>
      </w:pPr>
      <w:r w:rsidRPr="00CA1E83">
        <w:rPr>
          <w:noProof/>
        </w:rPr>
        <w:t>30.</w:t>
      </w:r>
      <w:r w:rsidRPr="00CA1E83">
        <w:rPr>
          <w:noProof/>
        </w:rPr>
        <w:tab/>
        <w:t xml:space="preserve">Virtanen, P., et al., </w:t>
      </w:r>
      <w:r w:rsidRPr="00CA1E83">
        <w:rPr>
          <w:i/>
          <w:noProof/>
        </w:rPr>
        <w:t>SciPy 1.0: fundamental algorithms for scientific computing in Python.</w:t>
      </w:r>
      <w:r w:rsidRPr="00CA1E83">
        <w:rPr>
          <w:noProof/>
        </w:rPr>
        <w:t xml:space="preserve"> Nature methods, 2020. </w:t>
      </w:r>
      <w:r w:rsidRPr="00CA1E83">
        <w:rPr>
          <w:b/>
          <w:noProof/>
        </w:rPr>
        <w:t>17</w:t>
      </w:r>
      <w:r w:rsidRPr="00CA1E83">
        <w:rPr>
          <w:noProof/>
        </w:rPr>
        <w:t>(3): p. 261-272.</w:t>
      </w:r>
    </w:p>
    <w:p w14:paraId="6E4EBF68" w14:textId="77777777" w:rsidR="00CA1E83" w:rsidRPr="00CA1E83" w:rsidRDefault="00CA1E83" w:rsidP="00CA1E83">
      <w:pPr>
        <w:pStyle w:val="EndNoteBibliography"/>
        <w:ind w:left="720" w:hanging="720"/>
        <w:rPr>
          <w:noProof/>
        </w:rPr>
      </w:pPr>
      <w:r w:rsidRPr="00CA1E83">
        <w:rPr>
          <w:noProof/>
        </w:rPr>
        <w:t>31.</w:t>
      </w:r>
      <w:r w:rsidRPr="00CA1E83">
        <w:rPr>
          <w:noProof/>
        </w:rPr>
        <w:tab/>
        <w:t xml:space="preserve">Pedregosa, F., et al., </w:t>
      </w:r>
      <w:r w:rsidRPr="00CA1E83">
        <w:rPr>
          <w:i/>
          <w:noProof/>
        </w:rPr>
        <w:t>Scikit-learn: Machine learning in Python.</w:t>
      </w:r>
      <w:r w:rsidRPr="00CA1E83">
        <w:rPr>
          <w:noProof/>
        </w:rPr>
        <w:t xml:space="preserve"> the Journal of machine Learning research, 2011. </w:t>
      </w:r>
      <w:r w:rsidRPr="00CA1E83">
        <w:rPr>
          <w:b/>
          <w:noProof/>
        </w:rPr>
        <w:t>12</w:t>
      </w:r>
      <w:r w:rsidRPr="00CA1E83">
        <w:rPr>
          <w:noProof/>
        </w:rPr>
        <w:t>: p. 2825-2830.</w:t>
      </w:r>
    </w:p>
    <w:p w14:paraId="4AB6FDD4" w14:textId="5145655F" w:rsidR="009130F8" w:rsidRDefault="006B2CCE" w:rsidP="00CA1E83">
      <w:pPr>
        <w:pBdr>
          <w:top w:val="nil"/>
          <w:left w:val="nil"/>
          <w:bottom w:val="nil"/>
          <w:right w:val="nil"/>
          <w:between w:val="nil"/>
        </w:pBdr>
        <w:spacing w:line="240" w:lineRule="auto"/>
      </w:pPr>
      <w:r>
        <w:fldChar w:fldCharType="end"/>
      </w:r>
    </w:p>
    <w:sectPr w:rsidR="009130F8">
      <w:headerReference w:type="even" r:id="rId12"/>
      <w:headerReference w:type="default" r:id="rId13"/>
      <w:headerReference w:type="first" r:id="rId14"/>
      <w:footerReference w:type="first" r:id="rId15"/>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C4D5B" w14:textId="77777777" w:rsidR="00727D60" w:rsidRDefault="00727D60">
      <w:pPr>
        <w:spacing w:line="240" w:lineRule="auto"/>
      </w:pPr>
      <w:r>
        <w:separator/>
      </w:r>
    </w:p>
  </w:endnote>
  <w:endnote w:type="continuationSeparator" w:id="0">
    <w:p w14:paraId="74AAE002" w14:textId="77777777" w:rsidR="00727D60" w:rsidRDefault="00727D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6F4B7" w14:textId="77777777" w:rsidR="00727D60" w:rsidRDefault="00727D60">
      <w:pPr>
        <w:spacing w:line="240" w:lineRule="auto"/>
      </w:pPr>
      <w:r>
        <w:separator/>
      </w:r>
    </w:p>
  </w:footnote>
  <w:footnote w:type="continuationSeparator" w:id="0">
    <w:p w14:paraId="5D47AD62" w14:textId="77777777" w:rsidR="00727D60" w:rsidRDefault="00727D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Mo">
    <w15:presenceInfo w15:providerId="Windows Live" w15:userId="39c07fdeecbca79b"/>
  </w15:person>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kwrQUAD2lHj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8&lt;/item&gt;&lt;item&gt;29&lt;/item&gt;&lt;item&gt;31&lt;/item&gt;&lt;item&gt;32&lt;/item&gt;&lt;item&gt;33&lt;/item&gt;&lt;item&gt;34&lt;/item&gt;&lt;item&gt;35&lt;/item&gt;&lt;/record-ids&gt;&lt;/item&gt;&lt;/Libraries&gt;"/>
  </w:docVars>
  <w:rsids>
    <w:rsidRoot w:val="009130F8"/>
    <w:rsid w:val="00017144"/>
    <w:rsid w:val="0004274D"/>
    <w:rsid w:val="0004386D"/>
    <w:rsid w:val="0006553A"/>
    <w:rsid w:val="00084493"/>
    <w:rsid w:val="000B57AE"/>
    <w:rsid w:val="000D0F50"/>
    <w:rsid w:val="00147226"/>
    <w:rsid w:val="001F1274"/>
    <w:rsid w:val="002726F4"/>
    <w:rsid w:val="002D1E32"/>
    <w:rsid w:val="00301AB4"/>
    <w:rsid w:val="00307989"/>
    <w:rsid w:val="0033577A"/>
    <w:rsid w:val="00362E7E"/>
    <w:rsid w:val="00363503"/>
    <w:rsid w:val="00391D78"/>
    <w:rsid w:val="003A5625"/>
    <w:rsid w:val="003D0726"/>
    <w:rsid w:val="003F0EB8"/>
    <w:rsid w:val="0042398B"/>
    <w:rsid w:val="0043175A"/>
    <w:rsid w:val="00434B79"/>
    <w:rsid w:val="004B2906"/>
    <w:rsid w:val="004B323A"/>
    <w:rsid w:val="004F6537"/>
    <w:rsid w:val="0054325D"/>
    <w:rsid w:val="005551A6"/>
    <w:rsid w:val="00562A78"/>
    <w:rsid w:val="005837BA"/>
    <w:rsid w:val="005B5E77"/>
    <w:rsid w:val="005B6C0B"/>
    <w:rsid w:val="005D4960"/>
    <w:rsid w:val="0063518A"/>
    <w:rsid w:val="00667988"/>
    <w:rsid w:val="00671CBE"/>
    <w:rsid w:val="00686220"/>
    <w:rsid w:val="006A50A9"/>
    <w:rsid w:val="006B2CCE"/>
    <w:rsid w:val="006D4441"/>
    <w:rsid w:val="006F2BD8"/>
    <w:rsid w:val="00727D60"/>
    <w:rsid w:val="00750649"/>
    <w:rsid w:val="00757A82"/>
    <w:rsid w:val="0078004E"/>
    <w:rsid w:val="007C29F0"/>
    <w:rsid w:val="007E1DA7"/>
    <w:rsid w:val="00850018"/>
    <w:rsid w:val="00851913"/>
    <w:rsid w:val="0088669D"/>
    <w:rsid w:val="008C2CAA"/>
    <w:rsid w:val="008C5462"/>
    <w:rsid w:val="009130F8"/>
    <w:rsid w:val="009273A5"/>
    <w:rsid w:val="00944F90"/>
    <w:rsid w:val="0095614A"/>
    <w:rsid w:val="009D6046"/>
    <w:rsid w:val="009E0A19"/>
    <w:rsid w:val="009F52FA"/>
    <w:rsid w:val="009F68BE"/>
    <w:rsid w:val="00A2401F"/>
    <w:rsid w:val="00A40281"/>
    <w:rsid w:val="00A750DB"/>
    <w:rsid w:val="00A81E34"/>
    <w:rsid w:val="00BE1D1A"/>
    <w:rsid w:val="00C0584B"/>
    <w:rsid w:val="00C305F3"/>
    <w:rsid w:val="00C33736"/>
    <w:rsid w:val="00CA1E83"/>
    <w:rsid w:val="00CA1EB0"/>
    <w:rsid w:val="00CE567C"/>
    <w:rsid w:val="00D006CE"/>
    <w:rsid w:val="00D4214E"/>
    <w:rsid w:val="00D448C2"/>
    <w:rsid w:val="00E37CFB"/>
    <w:rsid w:val="00E62719"/>
    <w:rsid w:val="00E64C3D"/>
    <w:rsid w:val="00E7741F"/>
    <w:rsid w:val="00E805F8"/>
    <w:rsid w:val="00E84129"/>
    <w:rsid w:val="00EF3669"/>
    <w:rsid w:val="00EF5715"/>
    <w:rsid w:val="00F00E9B"/>
    <w:rsid w:val="00F50843"/>
    <w:rsid w:val="00F61F05"/>
    <w:rsid w:val="00F8176A"/>
    <w:rsid w:val="00F96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C66"/>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9754200">
      <w:bodyDiv w:val="1"/>
      <w:marLeft w:val="0"/>
      <w:marRight w:val="0"/>
      <w:marTop w:val="0"/>
      <w:marBottom w:val="0"/>
      <w:divBdr>
        <w:top w:val="none" w:sz="0" w:space="0" w:color="auto"/>
        <w:left w:val="none" w:sz="0" w:space="0" w:color="auto"/>
        <w:bottom w:val="none" w:sz="0" w:space="0" w:color="auto"/>
        <w:right w:val="none" w:sz="0" w:space="0" w:color="auto"/>
      </w:divBdr>
      <w:divsChild>
        <w:div w:id="467164394">
          <w:marLeft w:val="0"/>
          <w:marRight w:val="0"/>
          <w:marTop w:val="0"/>
          <w:marBottom w:val="0"/>
          <w:divBdr>
            <w:top w:val="none" w:sz="0" w:space="0" w:color="auto"/>
            <w:left w:val="none" w:sz="0" w:space="0" w:color="auto"/>
            <w:bottom w:val="none" w:sz="0" w:space="0" w:color="auto"/>
            <w:right w:val="none" w:sz="0" w:space="0" w:color="auto"/>
          </w:divBdr>
          <w:divsChild>
            <w:div w:id="724530055">
              <w:marLeft w:val="0"/>
              <w:marRight w:val="0"/>
              <w:marTop w:val="0"/>
              <w:marBottom w:val="0"/>
              <w:divBdr>
                <w:top w:val="none" w:sz="0" w:space="0" w:color="auto"/>
                <w:left w:val="none" w:sz="0" w:space="0" w:color="auto"/>
                <w:bottom w:val="none" w:sz="0" w:space="0" w:color="auto"/>
                <w:right w:val="none" w:sz="0" w:space="0" w:color="auto"/>
              </w:divBdr>
            </w:div>
            <w:div w:id="5026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94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0</Pages>
  <Words>10520</Words>
  <Characters>5997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5</cp:revision>
  <cp:lastPrinted>2022-12-28T14:25:00Z</cp:lastPrinted>
  <dcterms:created xsi:type="dcterms:W3CDTF">2023-02-03T13:27:00Z</dcterms:created>
  <dcterms:modified xsi:type="dcterms:W3CDTF">2023-02-03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